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480" w:lineRule="auto"/>
        <w:ind w:left="2552" w:right="2975"/>
        <w:jc w:val="center"/>
        <w:rPr>
          <w:rFonts w:ascii="Times New Roman" w:hAnsi="Times New Roman"/>
          <w:b/>
          <w:bCs/>
          <w:color w:val="auto"/>
          <w:sz w:val="24"/>
        </w:rPr>
      </w:pPr>
      <w:r>
        <w:rPr>
          <w:rFonts w:ascii="Times New Roman" w:hAnsi="Times New Roman"/>
          <w:b/>
          <w:bCs/>
          <w:color w:val="auto"/>
          <w:sz w:val="24"/>
        </w:rPr>
        <w:t>BAB II                 KAJIAN TEORITIK</w:t>
      </w:r>
    </w:p>
    <w:p>
      <w:pPr>
        <w:pStyle w:val="3"/>
        <w:numPr>
          <w:ilvl w:val="0"/>
          <w:numId w:val="1"/>
        </w:numPr>
        <w:spacing w:line="480" w:lineRule="auto"/>
        <w:ind w:left="284"/>
        <w:rPr>
          <w:rFonts w:ascii="Times New Roman" w:hAnsi="Times New Roman"/>
          <w:b/>
          <w:color w:val="auto"/>
          <w:sz w:val="24"/>
        </w:rPr>
      </w:pPr>
      <w:r>
        <w:rPr>
          <w:rFonts w:ascii="Times New Roman" w:hAnsi="Times New Roman"/>
          <w:b/>
          <w:color w:val="auto"/>
          <w:sz w:val="24"/>
        </w:rPr>
        <w:t>Kajian Teoritik</w:t>
      </w:r>
    </w:p>
    <w:p>
      <w:pPr>
        <w:pStyle w:val="4"/>
        <w:numPr>
          <w:ilvl w:val="0"/>
          <w:numId w:val="2"/>
        </w:numPr>
        <w:spacing w:line="480" w:lineRule="auto"/>
        <w:ind w:left="284"/>
        <w:rPr>
          <w:rFonts w:ascii="Times New Roman" w:hAnsi="Times New Roman"/>
          <w:b/>
          <w:color w:val="auto"/>
        </w:rPr>
      </w:pPr>
      <w:r>
        <w:rPr>
          <w:rFonts w:ascii="Times New Roman" w:hAnsi="Times New Roman"/>
          <w:b/>
          <w:color w:val="auto"/>
        </w:rPr>
        <w:t>Kajian Teologis 2 Petrus 1:5-7</w:t>
      </w:r>
    </w:p>
    <w:p>
      <w:pPr>
        <w:pStyle w:val="5"/>
        <w:numPr>
          <w:ilvl w:val="0"/>
          <w:numId w:val="3"/>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pPr>
        <w:pStyle w:val="6"/>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nulis</w:t>
      </w:r>
    </w:p>
    <w:p>
      <w:pPr>
        <w:pStyle w:val="22"/>
        <w:spacing w:line="480" w:lineRule="auto"/>
        <w:ind w:left="0" w:firstLine="567"/>
        <w:jc w:val="both"/>
        <w:rPr>
          <w:rFonts w:ascii="Times New Roman" w:hAnsi="Times New Roman"/>
          <w:sz w:val="24"/>
        </w:rPr>
      </w:pPr>
      <w:r>
        <w:rPr>
          <w:rFonts w:ascii="Times New Roman" w:hAnsi="Times New Roman"/>
          <w:sz w:val="24"/>
        </w:rPr>
        <w:t>Ada beberapa pendapat yang menyatakan bahwa Rasul Petrus bukanlah penulis dalam Surat Petrus yang kedua. Pertama dilihat dari mutu bahasanya, yang menunjukan kualitas yang lebih bagus dari tulisan Rasul Paulus. Yang mana Rasul Petrus adalah seorang nelayan yang hanya mengenyam Pendidikan di Palestina. Sedangkan Paulus adalah seorang diaspora Yahudi juga seorang sarjana terpelajar</w:t>
      </w:r>
      <w:r>
        <w:rPr>
          <w:rStyle w:val="11"/>
          <w:rFonts w:ascii="Times New Roman" w:hAnsi="Times New Roman"/>
          <w:sz w:val="24"/>
        </w:rPr>
        <w:footnoteReference w:id="0"/>
      </w:r>
      <w:r>
        <w:rPr>
          <w:rFonts w:ascii="Times New Roman" w:hAnsi="Times New Roman"/>
          <w:sz w:val="24"/>
        </w:rPr>
        <w:t>.</w:t>
      </w:r>
    </w:p>
    <w:p>
      <w:pPr>
        <w:spacing w:line="480" w:lineRule="auto"/>
        <w:ind w:firstLine="567"/>
        <w:jc w:val="both"/>
        <w:rPr>
          <w:rFonts w:ascii="Times New Roman" w:hAnsi="Times New Roman"/>
          <w:sz w:val="24"/>
        </w:rPr>
        <w:sectPr>
          <w:footerReference r:id="rId7" w:type="default"/>
          <w:pgSz w:w="11906" w:h="16838"/>
          <w:pgMar w:top="2268" w:right="1701" w:bottom="1701" w:left="2268" w:header="708" w:footer="708" w:gutter="0"/>
          <w:cols w:space="708" w:num="1"/>
          <w:docGrid w:linePitch="360" w:charSpace="0"/>
        </w:sect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rPr>
        <w:t>ada pendapat mengemukakan bahwa Yudas sebagai wakil petrus dalam menulis 2 Petrus. Yang mana berdasarkan pada Kisah Para Rasul 15:14 jemaat Yerusalem pada umumnya memangil Simon, yang dapat menjelaskan mengapa pada awal surat 2 Petrus menggunakan kalimat “Dari Simon Petrus”</w:t>
      </w:r>
      <w:r>
        <w:rPr>
          <w:rStyle w:val="11"/>
          <w:rFonts w:ascii="Times New Roman" w:hAnsi="Times New Roman"/>
          <w:sz w:val="24"/>
        </w:rPr>
        <w:footnoteReference w:id="1"/>
      </w:r>
      <w:r>
        <w:rPr>
          <w:rFonts w:ascii="Times New Roman" w:hAnsi="Times New Roman"/>
          <w:sz w:val="24"/>
        </w:rPr>
        <w:t>.</w:t>
      </w:r>
    </w:p>
    <w:p>
      <w:pPr>
        <w:spacing w:line="480" w:lineRule="auto"/>
        <w:ind w:firstLine="567"/>
        <w:jc w:val="both"/>
        <w:rPr>
          <w:rFonts w:ascii="Times New Roman" w:hAnsi="Times New Roman"/>
          <w:sz w:val="24"/>
        </w:rPr>
      </w:pPr>
      <w:r>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11"/>
          <w:rFonts w:ascii="Times New Roman" w:hAnsi="Times New Roman"/>
          <w:sz w:val="24"/>
        </w:rPr>
        <w:footnoteReference w:id="2"/>
      </w:r>
      <w:r>
        <w:rPr>
          <w:rFonts w:ascii="Times New Roman" w:hAnsi="Times New Roman"/>
          <w:sz w:val="24"/>
        </w:rPr>
        <w:t>. Serta Eusebius meragukan 2 Petrus karena 2 alasan yaitu para penulis yang ia hormati tidak  menilai surat ini kanonis, kedua surat ini tidak dikutip oleh jemaat mula-mula</w:t>
      </w:r>
      <w:r>
        <w:rPr>
          <w:rStyle w:val="11"/>
          <w:rFonts w:ascii="Times New Roman" w:hAnsi="Times New Roman"/>
          <w:sz w:val="24"/>
        </w:rPr>
        <w:footnoteReference w:id="3"/>
      </w:r>
      <w:r>
        <w:rPr>
          <w:rFonts w:ascii="Times New Roman" w:hAnsi="Times New Roman"/>
          <w:sz w:val="24"/>
        </w:rPr>
        <w:t>.</w:t>
      </w:r>
      <w:r>
        <w:commentReference w:id="0"/>
      </w:r>
    </w:p>
    <w:p>
      <w:pPr>
        <w:spacing w:line="480" w:lineRule="auto"/>
        <w:ind w:firstLine="567"/>
        <w:jc w:val="both"/>
        <w:rPr>
          <w:rFonts w:ascii="Times New Roman" w:hAnsi="Times New Roman"/>
          <w:sz w:val="24"/>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11"/>
          <w:rFonts w:ascii="Times New Roman" w:hAnsi="Times New Roman"/>
          <w:sz w:val="24"/>
        </w:rPr>
        <w:footnoteReference w:id="4"/>
      </w:r>
      <w:r>
        <w:rPr>
          <w:rFonts w:ascii="Times New Roman" w:hAnsi="Times New Roman"/>
          <w:sz w:val="24"/>
        </w:rPr>
        <w:t>.</w:t>
      </w:r>
      <w:r>
        <w:commentReference w:id="1"/>
      </w:r>
    </w:p>
    <w:p>
      <w:pPr>
        <w:spacing w:line="480" w:lineRule="auto"/>
        <w:ind w:firstLine="567"/>
        <w:jc w:val="both"/>
        <w:rPr>
          <w:rFonts w:ascii="Times New Roman" w:hAnsi="Times New Roman" w:cs="Arial"/>
          <w:sz w:val="24"/>
          <w:lang w:val="en-US" w:bidi="he-IL"/>
        </w:rPr>
      </w:pPr>
      <w:r>
        <w:rPr>
          <w:rFonts w:ascii="Times New Roman" w:hAnsi="Times New Roman"/>
          <w:sz w:val="24"/>
        </w:rPr>
        <w:t xml:space="preserve">Kelima, </w:t>
      </w:r>
      <w:commentRangeStart w:id="2"/>
      <w:r>
        <w:rPr>
          <w:rFonts w:ascii="Times New Roman" w:hAnsi="Times New Roman"/>
          <w:sz w:val="24"/>
        </w:rPr>
        <w:t xml:space="preserve">3:2 </w:t>
      </w:r>
      <w:commentRangeEnd w:id="2"/>
      <w:r>
        <w:commentReference w:id="2"/>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Pr>
          <w:rFonts w:ascii="Times New Roman" w:hAnsi="Times New Roman" w:cs="Arial"/>
          <w:sz w:val="24"/>
          <w:lang w:val="en-US" w:bidi="he-IL"/>
        </w:rPr>
        <w:t>(dan perintah Tuhan dan juruselamat melalui rasul kalian). Dari semua pandangan diatas agaknya meneguhkan bahwa penulis 2 Petrus bukanlah Rasul Petrus. Namun apakah demikian ?</w:t>
      </w:r>
    </w:p>
    <w:p>
      <w:pPr>
        <w:spacing w:line="480" w:lineRule="auto"/>
        <w:ind w:firstLine="567"/>
        <w:jc w:val="both"/>
        <w:rPr>
          <w:rFonts w:ascii="Times New Roman" w:hAnsi="Times New Roman"/>
          <w:sz w:val="24"/>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11"/>
          <w:rFonts w:ascii="Times New Roman" w:hAnsi="Times New Roman"/>
          <w:sz w:val="24"/>
        </w:rPr>
        <w:footnoteReference w:id="5"/>
      </w:r>
      <w:r>
        <w:rPr>
          <w:rFonts w:ascii="Times New Roman" w:hAnsi="Times New Roman"/>
          <w:sz w:val="24"/>
        </w:rPr>
        <w:t>.</w:t>
      </w:r>
      <w:r>
        <w:commentReference w:id="3"/>
      </w:r>
    </w:p>
    <w:p>
      <w:pPr>
        <w:spacing w:line="480" w:lineRule="auto"/>
        <w:ind w:firstLine="567"/>
        <w:jc w:val="both"/>
        <w:rPr>
          <w:rFonts w:ascii="Times New Roman" w:hAnsi="Times New Roman"/>
          <w:sz w:val="24"/>
        </w:rPr>
      </w:pPr>
      <w:r>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11"/>
          <w:rFonts w:ascii="Times New Roman" w:hAnsi="Times New Roman"/>
          <w:sz w:val="24"/>
        </w:rPr>
        <w:footnoteReference w:id="6"/>
      </w:r>
      <w:r>
        <w:rPr>
          <w:rFonts w:ascii="Times New Roman" w:hAnsi="Times New Roman"/>
          <w:sz w:val="24"/>
        </w:rPr>
        <w:t>.</w:t>
      </w:r>
      <w:r>
        <w:commentReference w:id="4"/>
      </w:r>
    </w:p>
    <w:p>
      <w:pPr>
        <w:spacing w:line="480" w:lineRule="auto"/>
        <w:ind w:firstLine="567"/>
        <w:jc w:val="both"/>
        <w:rPr>
          <w:rFonts w:ascii="Times New Roman" w:hAnsi="Times New Roman"/>
          <w:sz w:val="24"/>
        </w:rPr>
      </w:pPr>
      <w:r>
        <w:rPr>
          <w:rFonts w:ascii="Times New Roman" w:hAnsi="Times New Roman"/>
          <w:sz w:val="24"/>
        </w:rPr>
        <w:t>Pada 2 Petrus 2 dan Surat Yudas mempunyai kemiripan yaitu mengecam ajaran sesat dan guru-guru palsu. Yang mana Yudas dalam menghadapi masalah yang sama seperti 2 Petrus, Yudas memakai bagian-bagian dari ajaran Petrus yang diilhami untuk mengatakan hal yang sama</w:t>
      </w:r>
      <w:r>
        <w:rPr>
          <w:rStyle w:val="11"/>
          <w:rFonts w:ascii="Times New Roman" w:hAnsi="Times New Roman"/>
          <w:sz w:val="24"/>
        </w:rPr>
        <w:footnoteReference w:id="7"/>
      </w:r>
      <w:r>
        <w:rPr>
          <w:rFonts w:ascii="Times New Roman" w:hAnsi="Times New Roman"/>
          <w:sz w:val="24"/>
        </w:rPr>
        <w:t>.</w:t>
      </w:r>
      <w:r>
        <w:commentReference w:id="5"/>
      </w:r>
    </w:p>
    <w:p>
      <w:pPr>
        <w:spacing w:line="480" w:lineRule="auto"/>
        <w:ind w:firstLine="567"/>
        <w:jc w:val="both"/>
        <w:rPr>
          <w:rFonts w:ascii="Times New Roman" w:hAnsi="Times New Roman"/>
          <w:sz w:val="24"/>
        </w:rPr>
      </w:pPr>
      <w:r>
        <w:rPr>
          <w:rFonts w:ascii="Times New Roman" w:hAnsi="Times New Roman"/>
          <w:sz w:val="24"/>
        </w:rPr>
        <w:t>Perihal keraguan para Bapa Gereja terhadap 2 Petrus, dijelaskan dalam Kanon Muratorian. 2 Petrus tidak termasuk kedalam Kanon Muratorian. Kanon Muratorian atau muratori adalah sebuah daftar kuno berisi daftar kitab Perjanjian Baru. Daftar ini merupakan daftar tertua yang kita miliki. Namun Kanon Muratorian tidak menyatakan bahwa 1 dan 2 petrus bukan surat palsu</w:t>
      </w:r>
      <w:r>
        <w:rPr>
          <w:rStyle w:val="11"/>
          <w:rFonts w:ascii="Times New Roman" w:hAnsi="Times New Roman"/>
          <w:sz w:val="24"/>
        </w:rPr>
        <w:footnoteReference w:id="8"/>
      </w:r>
      <w:r>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11"/>
          <w:rFonts w:ascii="Times New Roman" w:hAnsi="Times New Roman"/>
          <w:sz w:val="24"/>
        </w:rPr>
        <w:footnoteReference w:id="9"/>
      </w:r>
      <w:r>
        <w:rPr>
          <w:rFonts w:ascii="Times New Roman" w:hAnsi="Times New Roman"/>
          <w:sz w:val="24"/>
        </w:rPr>
        <w:t>.</w:t>
      </w:r>
      <w:r>
        <w:commentReference w:id="6"/>
      </w:r>
    </w:p>
    <w:p>
      <w:pPr>
        <w:spacing w:line="480" w:lineRule="auto"/>
        <w:ind w:firstLine="567"/>
        <w:jc w:val="both"/>
        <w:rPr>
          <w:rFonts w:ascii="Times New Roman" w:hAnsi="Times New Roman"/>
          <w:sz w:val="24"/>
        </w:rPr>
      </w:pPr>
      <w:r>
        <w:rPr>
          <w:rFonts w:ascii="Times New Roman" w:hAnsi="Times New Roman"/>
          <w:sz w:val="24"/>
        </w:rPr>
        <w:t>Kemudian dalam 3 kiasan terkait kematian Petrus pada 1:13-15; 1:16-18; 3:1 yang agaknya secara memaksa atau dakar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11"/>
          <w:rFonts w:ascii="Times New Roman" w:hAnsi="Times New Roman"/>
          <w:sz w:val="24"/>
        </w:rPr>
        <w:footnoteReference w:id="10"/>
      </w:r>
      <w:r>
        <w:rPr>
          <w:rFonts w:ascii="Times New Roman" w:hAnsi="Times New Roman"/>
          <w:sz w:val="24"/>
        </w:rPr>
        <w:t>.</w:t>
      </w:r>
      <w:r>
        <w:commentReference w:id="7"/>
      </w:r>
    </w:p>
    <w:p>
      <w:pPr>
        <w:spacing w:line="480" w:lineRule="auto"/>
        <w:ind w:firstLine="567"/>
        <w:jc w:val="both"/>
        <w:rPr>
          <w:rFonts w:ascii="Times New Roman" w:hAnsi="Times New Roman" w:cs="Times New Roman"/>
        </w:rPr>
      </w:pPr>
      <w:r>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yaitu para rasul kalian. Penulis jelas-jelas tak ingin menonjolkan diri dalam ayat ini. Hal ini dipandang bahwa rasul lain telah bekerja lebih keras dan berjerih payah ketmbang Rasul Petrus sendiri.</w:t>
      </w:r>
    </w:p>
    <w:p/>
    <w:p>
      <w:pPr>
        <w:pStyle w:val="6"/>
        <w:numPr>
          <w:ilvl w:val="0"/>
          <w:numId w:val="4"/>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pPr>
        <w:spacing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11"/>
          <w:rFonts w:ascii="Times New Roman" w:hAnsi="Times New Roman"/>
          <w:sz w:val="24"/>
        </w:rPr>
        <w:footnoteReference w:id="11"/>
      </w:r>
      <w:r>
        <w:rPr>
          <w:rFonts w:ascii="Times New Roman" w:hAnsi="Times New Roman"/>
          <w:sz w:val="24"/>
        </w:rPr>
        <w:t>. Bertempatkan di Roma, Petrus menuliskan suratnya ini bagi para jemaat untuk tetap mengikuti ajaran Kristus Yesus dan berwaspada dengan ajaran sesat serta guru-guru palsu.</w:t>
      </w:r>
    </w:p>
    <w:p>
      <w:pPr>
        <w:spacing w:line="480" w:lineRule="auto"/>
        <w:ind w:firstLine="567"/>
        <w:jc w:val="both"/>
        <w:rPr>
          <w:rFonts w:ascii="Times New Roman" w:hAnsi="Times New Roman"/>
          <w:sz w:val="24"/>
        </w:rPr>
      </w:pPr>
      <w:r>
        <w:rPr>
          <w:rFonts w:ascii="Times New Roman" w:hAnsi="Times New Roman"/>
          <w:sz w:val="24"/>
        </w:rPr>
        <w:t>Besar kemungkinan Surat Petrus yang kedua ini ditulis pada tahun 66 – 68. Hal ini dipertegas dengan fakta yang jelaskan di Surat Petrus yang kedua sangat berbeda dengan Surat Petrus yang pertama. Dapat kita lihat pada 1 Petrus 1:4-9 yang mana menguatkan jemaat akan penderitaan yang dialami sedang pada 2 Petrus 2:1-3 Petrus memperingatkan akan adanya para guru dan nabi palsu. Yang mana menandakan ada selang waktu dari penulisan Surat Petrus yang pertama</w:t>
      </w:r>
      <w:r>
        <w:rPr>
          <w:rStyle w:val="11"/>
          <w:rFonts w:ascii="Times New Roman" w:hAnsi="Times New Roman"/>
          <w:sz w:val="24"/>
        </w:rPr>
        <w:footnoteReference w:id="12"/>
      </w:r>
      <w:r>
        <w:rPr>
          <w:rFonts w:ascii="Times New Roman" w:hAnsi="Times New Roman"/>
          <w:sz w:val="24"/>
        </w:rPr>
        <w:t>.</w:t>
      </w:r>
      <w:r>
        <w:commentReference w:id="8"/>
      </w:r>
    </w:p>
    <w:p>
      <w:pPr>
        <w:spacing w:line="480" w:lineRule="auto"/>
        <w:ind w:firstLine="567"/>
      </w:pPr>
    </w:p>
    <w:p>
      <w:pPr>
        <w:pStyle w:val="6"/>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mbaca</w:t>
      </w:r>
    </w:p>
    <w:p>
      <w:pPr>
        <w:spacing w:line="480" w:lineRule="auto"/>
        <w:ind w:firstLine="567"/>
        <w:jc w:val="both"/>
        <w:rPr>
          <w:rFonts w:ascii="Times New Roman" w:hAnsi="Times New Roman"/>
          <w:sz w:val="24"/>
        </w:rPr>
      </w:pPr>
      <w:r>
        <w:rPr>
          <w:rFonts w:ascii="Times New Roman" w:hAnsi="Times New Roman"/>
          <w:sz w:val="24"/>
        </w:rPr>
        <w:t xml:space="preserve">Ketika membaca s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emaat-jemaat Kristen Yahudi yang dibawa kepada Kristus Yesus melalui para rasul, yang mana pendapat ini didasarkan pada ayat 1:1-4, 1:16-18, 3:2. Menujuk jelas kepada orang-orang yang terlibat selain golongan Rasul yang menjadi saksi peristiwa Kristus Yesus yang dimuliakan</w:t>
      </w:r>
      <w:r>
        <w:rPr>
          <w:rStyle w:val="11"/>
          <w:rFonts w:ascii="Times New Roman" w:hAnsi="Times New Roman"/>
          <w:sz w:val="24"/>
        </w:rPr>
        <w:footnoteReference w:id="13"/>
      </w:r>
      <w:r>
        <w:rPr>
          <w:rFonts w:ascii="Times New Roman" w:hAnsi="Times New Roman"/>
          <w:sz w:val="24"/>
        </w:rPr>
        <w:t>.  Dalam 3:2 kata “rasul-rasulmu” bahwasanya menyinggung pada kelompok saksi yang bersama para rasul yang melihat Yesus dimuliakan (1:16-18). Ia menduga surat kedua ini ditujukan bagi Kristen Yahudi yang bermukim didaerah Palestina dan sekitarnya</w:t>
      </w:r>
      <w:r>
        <w:rPr>
          <w:rStyle w:val="11"/>
          <w:rFonts w:ascii="Times New Roman" w:hAnsi="Times New Roman"/>
          <w:sz w:val="24"/>
        </w:rPr>
        <w:footnoteReference w:id="14"/>
      </w:r>
      <w:r>
        <w:rPr>
          <w:rFonts w:ascii="Times New Roman" w:hAnsi="Times New Roman"/>
          <w:sz w:val="24"/>
        </w:rPr>
        <w:t>. Sebab banyak sekali disinggung menenai perjanjian lama, dan tentunya jemaat  Kristen Yahudilah yang mengenal betul akan hal ini.</w:t>
      </w:r>
    </w:p>
    <w:p>
      <w:pPr>
        <w:spacing w:line="480" w:lineRule="auto"/>
        <w:ind w:firstLine="567"/>
        <w:jc w:val="both"/>
        <w:rPr>
          <w:rFonts w:ascii="Times New Roman" w:hAnsi="Times New Roman"/>
          <w:sz w:val="24"/>
        </w:rPr>
      </w:pPr>
      <w:r>
        <w:rPr>
          <w:rFonts w:ascii="Times New Roman" w:hAnsi="Times New Roman"/>
          <w:sz w:val="24"/>
        </w:rPr>
        <w:t>Bila berpijak pada pendapat diatas agaknya mempersempit maksud serta tujuan Rasul Petrus menuliskan surat keduanya. Dalam 1:4 Rasul Petrus memperingatkan jemaat akan kerusakan dunia akibat nafsu dunia yang membinasakan. Serta pada 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11"/>
          <w:rFonts w:ascii="Times New Roman" w:hAnsi="Times New Roman"/>
          <w:sz w:val="24"/>
        </w:rPr>
        <w:footnoteReference w:id="15"/>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us  yang dikenal baik jemaat Kristen Yahudi serta Non-Yahudi. Maka jelaslah bahwa Surat Petrus yang kedua ini diperuntukkan bagi seluruh jemaat Kristiani segala abad sebab potensi ajaran yang akan terjadi dimasa kemudian serta terlepas dari golongan mana</w:t>
      </w:r>
      <w:r>
        <w:rPr>
          <w:rStyle w:val="11"/>
          <w:rFonts w:ascii="Times New Roman" w:hAnsi="Times New Roman"/>
          <w:sz w:val="24"/>
        </w:rPr>
        <w:footnoteReference w:id="16"/>
      </w:r>
      <w:r>
        <w:rPr>
          <w:rFonts w:ascii="Times New Roman" w:hAnsi="Times New Roman"/>
          <w:sz w:val="24"/>
        </w:rPr>
        <w:t>.</w:t>
      </w:r>
      <w:r>
        <w:commentReference w:id="9"/>
      </w:r>
    </w:p>
    <w:p/>
    <w:p>
      <w:pPr>
        <w:pStyle w:val="6"/>
        <w:numPr>
          <w:ilvl w:val="0"/>
          <w:numId w:val="4"/>
        </w:numPr>
        <w:spacing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pPr>
        <w:spacing w:line="480" w:lineRule="auto"/>
        <w:ind w:firstLine="567"/>
        <w:jc w:val="both"/>
        <w:rPr>
          <w:rFonts w:ascii="Times New Roman" w:hAnsi="Times New Roman"/>
          <w:sz w:val="24"/>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Style w:val="11"/>
          <w:rFonts w:ascii="Times New Roman" w:hAnsi="Times New Roman"/>
          <w:sz w:val="24"/>
        </w:rPr>
        <w:footnoteReference w:id="17"/>
      </w:r>
      <w:r>
        <w:rPr>
          <w:rFonts w:ascii="Times New Roman" w:hAnsi="Times New Roman"/>
          <w:sz w:val="24"/>
        </w:rPr>
        <w:t>. Juga pada ayat sebelum yaitu 1:16-18 Petrus menyatakan tegas bahwa apa yang mereka dapat dan dengar akan Kristus Yesus bukanlah dongeng melainkan nyata terjadi, yang mana mereka mendengar akan pernyataaan Bapa akan Yesus yang menyebutkan bahwa Yesus adalah Anak yang dikasihi dan Bapa berkenan kepadaNya, dimana Petrus ingin mengkontraskan antara kebenaran sejati yang ia dapat dengan kisah dongeng. Yang mengartikan bahwa berita Injil yang dibawa para Rasul tengah mengalami ancaman dari para nabi dan guru sesat, yang mana tengah masuk kedalam gereja secara diam-diam</w:t>
      </w:r>
      <w:r>
        <w:rPr>
          <w:rStyle w:val="11"/>
          <w:rFonts w:ascii="Times New Roman" w:hAnsi="Times New Roman"/>
          <w:sz w:val="24"/>
        </w:rPr>
        <w:footnoteReference w:id="18"/>
      </w:r>
      <w:r>
        <w:rPr>
          <w:rFonts w:ascii="Times New Roman" w:hAnsi="Times New Roman"/>
          <w:sz w:val="24"/>
        </w:rPr>
        <w:t>.</w:t>
      </w:r>
      <w:r>
        <w:commentReference w:id="10"/>
      </w:r>
    </w:p>
    <w:p>
      <w:pPr>
        <w:spacing w:line="480" w:lineRule="auto"/>
        <w:ind w:firstLine="567"/>
        <w:jc w:val="both"/>
        <w:rPr>
          <w:rFonts w:ascii="Times New Roman" w:hAnsi="Times New Roman"/>
          <w:sz w:val="24"/>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Yang menandakan para nabi dan guru sesat ini memandang rendah kuasa ALLAH, dimana dengan sengaja  tak mau tahu bahwa semua yang ada didunia diciptakan oleh Firman Allah(3:5) </w:t>
      </w:r>
      <w:r>
        <w:rPr>
          <w:rStyle w:val="11"/>
          <w:rFonts w:ascii="Times New Roman" w:hAnsi="Times New Roman"/>
          <w:sz w:val="24"/>
        </w:rPr>
        <w:footnoteReference w:id="19"/>
      </w:r>
      <w:r>
        <w:rPr>
          <w:rFonts w:ascii="Times New Roman" w:hAnsi="Times New Roman"/>
          <w:sz w:val="24"/>
        </w:rPr>
        <w:t>.  Yang juga dijelaskan perilaku mereka ini yang tidak baik, yaitu tidak segan menghujat, pemabuk, pezinah, budak kerusakan. Perilaku tidak bermoral ini dilakukan secara terang-terangan dan ciri yang dapat dilihat ialah mereka menghina otoritas TUHAN (2:10), perilaku mabuk, zinah (2:13) serta menyesatkan orang(2:18)</w:t>
      </w:r>
      <w:r>
        <w:rPr>
          <w:rStyle w:val="11"/>
          <w:rFonts w:ascii="Times New Roman" w:hAnsi="Times New Roman"/>
          <w:sz w:val="24"/>
        </w:rPr>
        <w:footnoteReference w:id="20"/>
      </w:r>
      <w:r>
        <w:rPr>
          <w:rFonts w:ascii="Times New Roman" w:hAnsi="Times New Roman"/>
          <w:sz w:val="24"/>
        </w:rPr>
        <w:t>.</w:t>
      </w:r>
      <w:r>
        <w:commentReference w:id="11"/>
      </w:r>
    </w:p>
    <w:p>
      <w:pPr>
        <w:spacing w:line="480" w:lineRule="auto"/>
        <w:ind w:firstLine="567"/>
        <w:jc w:val="both"/>
        <w:rPr>
          <w:rFonts w:ascii="Times New Roman" w:hAnsi="Times New Roman"/>
          <w:sz w:val="24"/>
        </w:rPr>
      </w:pPr>
      <w:r>
        <w:rPr>
          <w:rFonts w:ascii="Times New Roman" w:hAnsi="Times New Roman"/>
          <w:sz w:val="24"/>
        </w:rPr>
        <w:t>Ada beberapa pendapat terkait dari golongan mana para nabi dan guru palsu ini. Dimana gambarkan sebagai orang saduki, gnostik, nikolaus dan Antinomian dimana mereka tidak percaya kebangkitan dan penghakiman</w:t>
      </w:r>
      <w:r>
        <w:rPr>
          <w:rStyle w:val="11"/>
          <w:rFonts w:ascii="Times New Roman" w:hAnsi="Times New Roman"/>
          <w:sz w:val="24"/>
        </w:rPr>
        <w:footnoteReference w:id="21"/>
      </w:r>
      <w:r>
        <w:rPr>
          <w:rFonts w:ascii="Times New Roman" w:hAnsi="Times New Roman"/>
          <w:sz w:val="24"/>
        </w:rPr>
        <w:t>. Besar  kemungkinan mereka masuk dalam golongan gnostik, dikarenakan adanya kesamaan dari keadaan yang serupa pada Surat Yudas dan pada bagian awal Kitab Wahyu</w:t>
      </w:r>
      <w:r>
        <w:rPr>
          <w:rStyle w:val="11"/>
          <w:rFonts w:ascii="Times New Roman" w:hAnsi="Times New Roman"/>
          <w:sz w:val="24"/>
        </w:rPr>
        <w:footnoteReference w:id="22"/>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11"/>
          <w:rFonts w:ascii="Times New Roman" w:hAnsi="Times New Roman"/>
          <w:sz w:val="24"/>
        </w:rPr>
        <w:footnoteReference w:id="23"/>
      </w:r>
      <w:r>
        <w:rPr>
          <w:rFonts w:ascii="Times New Roman" w:hAnsi="Times New Roman"/>
          <w:sz w:val="24"/>
        </w:rPr>
        <w:t>.</w:t>
      </w:r>
      <w:r>
        <w:commentReference w:id="12"/>
      </w:r>
    </w:p>
    <w:p>
      <w:pPr>
        <w:spacing w:line="480" w:lineRule="auto"/>
        <w:ind w:firstLine="567"/>
        <w:jc w:val="both"/>
        <w:rPr>
          <w:rFonts w:ascii="Times New Roman" w:hAnsi="Times New Roman"/>
          <w:sz w:val="24"/>
        </w:rPr>
      </w:pPr>
      <w:r>
        <w:rPr>
          <w:rFonts w:ascii="Times New Roman" w:hAnsi="Times New Roman"/>
          <w:sz w:val="24"/>
        </w:rPr>
        <w:t xml:space="preserve">Penulis menasehatkan untuk dengan tekun dan sungguh-sungguh mengejar kesalehan dan pengenalan akan ALLAH yang benar, supaya iman percaya akan Allah tetap teguh </w:t>
      </w:r>
      <w:r>
        <w:rPr>
          <w:rStyle w:val="11"/>
          <w:rFonts w:ascii="Times New Roman" w:hAnsi="Times New Roman"/>
          <w:sz w:val="24"/>
        </w:rPr>
        <w:footnoteReference w:id="24"/>
      </w:r>
      <w:r>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pPr>
        <w:spacing w:line="480" w:lineRule="auto"/>
        <w:ind w:firstLine="567"/>
        <w:jc w:val="both"/>
        <w:rPr>
          <w:rFonts w:ascii="Times New Roman" w:hAnsi="Times New Roman"/>
          <w:sz w:val="24"/>
        </w:rPr>
      </w:pPr>
    </w:p>
    <w:p>
      <w:pPr>
        <w:pStyle w:val="5"/>
        <w:numPr>
          <w:ilvl w:val="0"/>
          <w:numId w:val="5"/>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pPr>
        <w:pStyle w:val="6"/>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Jenis Sastra</w:t>
      </w:r>
    </w:p>
    <w:p>
      <w:pPr>
        <w:spacing w:line="480" w:lineRule="auto"/>
        <w:ind w:left="-76" w:firstLine="643"/>
        <w:jc w:val="both"/>
        <w:rPr>
          <w:rFonts w:ascii="Times New Roman" w:hAnsi="Times New Roman"/>
          <w:sz w:val="24"/>
        </w:rPr>
      </w:pPr>
      <w:r>
        <w:rPr>
          <w:rFonts w:ascii="Times New Roman" w:hAnsi="Times New Roman"/>
          <w:sz w:val="24"/>
        </w:rPr>
        <w:t>Surat 2 Petrus termasuk kedalam jenis surat-surat Am, yang berarti kitab-kitab dalam Perjanjian Baru berbentuk surat. Yang mana surat-surat Am atau kiriman memiliki nilai kesusa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11"/>
          <w:rFonts w:ascii="Times New Roman" w:hAnsi="Times New Roman"/>
          <w:sz w:val="24"/>
        </w:rPr>
        <w:footnoteReference w:id="25"/>
      </w:r>
      <w:r>
        <w:rPr>
          <w:rFonts w:ascii="Times New Roman" w:hAnsi="Times New Roman"/>
          <w:sz w:val="24"/>
        </w:rPr>
        <w:t>.</w:t>
      </w:r>
      <w:r>
        <w:commentReference w:id="13"/>
      </w:r>
    </w:p>
    <w:p>
      <w:pPr>
        <w:spacing w:line="480" w:lineRule="auto"/>
        <w:ind w:left="-76" w:firstLine="643"/>
        <w:jc w:val="both"/>
        <w:rPr>
          <w:rFonts w:ascii="Times New Roman" w:hAnsi="Times New Roman"/>
          <w:sz w:val="24"/>
        </w:rPr>
      </w:pPr>
      <w:r>
        <w:rPr>
          <w:rFonts w:ascii="Times New Roman" w:hAnsi="Times New Roman"/>
          <w:sz w:val="24"/>
        </w:rPr>
        <w:t>Dikategorikan surat-surat kiriman atau Am, dibuktikan dengan adanya bagian pembukaan pada 1:2 yang menuliskan pengirimnya ialah Rasul Petrus serta penerima surat yaitu “</w:t>
      </w:r>
      <w:r>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pPr>
        <w:spacing w:line="480" w:lineRule="auto"/>
        <w:ind w:left="-76" w:firstLine="643"/>
        <w:jc w:val="both"/>
        <w:rPr>
          <w:rFonts w:ascii="Times New Roman" w:hAnsi="Times New Roman"/>
          <w:sz w:val="24"/>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ebak kedalam gereja</w:t>
      </w:r>
      <w:r>
        <w:rPr>
          <w:rStyle w:val="11"/>
          <w:rFonts w:ascii="Times New Roman" w:hAnsi="Times New Roman"/>
          <w:sz w:val="24"/>
        </w:rPr>
        <w:footnoteReference w:id="26"/>
      </w:r>
      <w:r>
        <w:commentReference w:id="14"/>
      </w:r>
      <w:r>
        <w:rPr>
          <w:rFonts w:ascii="Times New Roman" w:hAnsi="Times New Roman"/>
          <w:sz w:val="24"/>
        </w:rPr>
        <w:t>.</w:t>
      </w:r>
    </w:p>
    <w:p>
      <w:pPr>
        <w:spacing w:line="480" w:lineRule="auto"/>
        <w:ind w:left="-76" w:firstLine="643"/>
        <w:jc w:val="both"/>
        <w:rPr>
          <w:rFonts w:ascii="Times New Roman" w:hAnsi="Times New Roman"/>
          <w:sz w:val="24"/>
        </w:rPr>
      </w:pPr>
    </w:p>
    <w:p>
      <w:pPr>
        <w:pStyle w:val="6"/>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Konteks Dekat</w:t>
      </w:r>
    </w:p>
    <w:p>
      <w:pPr>
        <w:spacing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liskan bahwa pembaca dipanggilan hidup saleh, benar dan bertumbuh dalam Kristus Yesus sebagaimana orang percaya diundang untuk ikut ambil bagian dalam kodrat Ilahi TUHAN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pPr>
        <w:spacing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1:12-15) serta peringatakan ajaran sesat, para guru serta nabi-nabi palsu yang membuat kekacauan dalam gereja (2:12-14) serta sebagai warisan iman kepada generasi selanjutnya sebab ia tak lama lagi akan meninggal (1:14-15). Rasul Petrus menjelaskan akan tuduhan yang meragukan dia dan Yesus Kristus sebagai Tuhan serta kedatanganNya kedua. Namun apa yang ia dan rekan-rekannya lihat sebagai realita nyata. Bagaimana Kristus Yesus dimuliakan dan menggenapi segala nubuat nabi terdahulu, sebagai Raja dan Tuhan(1:16-19).</w:t>
      </w:r>
    </w:p>
    <w:p>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2-3,4-16)</w:t>
      </w:r>
      <w:r>
        <w:rPr>
          <w:rStyle w:val="11"/>
          <w:rFonts w:ascii="Times New Roman" w:hAnsi="Times New Roman"/>
          <w:sz w:val="24"/>
        </w:rPr>
        <w:footnoteReference w:id="27"/>
      </w:r>
      <w:r>
        <w:rPr>
          <w:rFonts w:ascii="Times New Roman" w:hAnsi="Times New Roman"/>
          <w:sz w:val="24"/>
        </w:rPr>
        <w:t xml:space="preserve">. Rasul Petrus menjelaskan gaya hidup senonoh yang melenceng ini akibat cara pandang yang salah akan kemerdekaan dalam Kristus yang membebaskan (2:19-20). Yang kemudian menghasut para jemaat dengan ajaran menuntun pada kebinasaan, dimana mereka mengajarkannya hanya untuk kepentingan pribadi (2:3,18,19). </w:t>
      </w:r>
    </w:p>
    <w:p>
      <w:pPr>
        <w:spacing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3:8-9). Waktu yang lama adalah bukti bahwa TUHAN ingin semua orang bertobat dan selamat.</w:t>
      </w:r>
    </w:p>
    <w:p>
      <w:pPr>
        <w:pStyle w:val="6"/>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pPr>
        <w:spacing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Nya (Ibrani 10:36). Namun semuanya harus diawali atau didasarkan akan iman pengenalan Yesus Kristus, sebab dengan iman saja Tuhan berkenan (Ibr 11:6).</w:t>
      </w:r>
    </w:p>
    <w:p>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pPr>
        <w:spacing w:line="480" w:lineRule="auto"/>
        <w:ind w:firstLine="567"/>
        <w:rPr>
          <w:rFonts w:ascii="Times New Roman" w:hAnsi="Times New Roman"/>
          <w:sz w:val="24"/>
        </w:rPr>
      </w:pPr>
      <w:r>
        <w:rPr>
          <w:rFonts w:ascii="Times New Roman" w:hAnsi="Times New Roman"/>
          <w:sz w:val="24"/>
        </w:rPr>
        <w:t>Dan menantang atau memacu setiap orang percaya untuk semakin giat dalam mengenal TUHAN sehingga dalam kehidupan mereka nampak kemulian Allah, sebagaimana mereka yang telah hidup dalam Roh Allah(Galatia 5:22-23). Yang mana perbuatan kasih nampak dan nyata sebagaimana Allah adalah Kasih (Yoh 13:35; 1 Petrus 4:8).</w:t>
      </w:r>
    </w:p>
    <w:p>
      <w:pPr>
        <w:spacing w:line="480" w:lineRule="auto"/>
        <w:ind w:firstLine="567"/>
      </w:pPr>
    </w:p>
    <w:p>
      <w:pPr>
        <w:pStyle w:val="6"/>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11"/>
          <w:rFonts w:ascii="Times New Roman" w:hAnsi="Times New Roman"/>
          <w:sz w:val="24"/>
        </w:rPr>
        <w:footnoteReference w:id="28"/>
      </w:r>
      <w:r>
        <w:rPr>
          <w:rFonts w:ascii="Times New Roman" w:hAnsi="Times New Roman"/>
          <w:sz w:val="24"/>
        </w:rPr>
        <w:t>.</w:t>
      </w:r>
    </w:p>
    <w:p>
      <w:pPr>
        <w:spacing w:line="480" w:lineRule="auto"/>
        <w:jc w:val="both"/>
        <w:rPr>
          <w:rFonts w:ascii="Times New Roman" w:hAnsi="Times New Roman"/>
          <w:sz w:val="24"/>
        </w:rPr>
      </w:pPr>
      <w:r>
        <w:rPr>
          <w:rFonts w:ascii="Times New Roman" w:hAnsi="Times New Roman"/>
          <w:sz w:val="24"/>
        </w:rPr>
        <w:t>Salam Kristen (1:1-2)</w:t>
      </w:r>
    </w:p>
    <w:p>
      <w:pPr>
        <w:pStyle w:val="22"/>
        <w:numPr>
          <w:ilvl w:val="0"/>
          <w:numId w:val="7"/>
        </w:numPr>
        <w:spacing w:line="480" w:lineRule="auto"/>
        <w:jc w:val="both"/>
        <w:rPr>
          <w:rFonts w:ascii="Times New Roman" w:hAnsi="Times New Roman"/>
          <w:sz w:val="24"/>
        </w:rPr>
      </w:pPr>
      <w:r>
        <w:rPr>
          <w:rFonts w:ascii="Times New Roman" w:hAnsi="Times New Roman"/>
          <w:sz w:val="24"/>
        </w:rPr>
        <w:t>Pujian Atas Pengenalan Akan Allah yang Benar (1:2b-21)</w:t>
      </w:r>
    </w:p>
    <w:p>
      <w:pPr>
        <w:pStyle w:val="22"/>
        <w:numPr>
          <w:ilvl w:val="1"/>
          <w:numId w:val="7"/>
        </w:numPr>
        <w:spacing w:line="480" w:lineRule="auto"/>
        <w:jc w:val="both"/>
        <w:rPr>
          <w:rFonts w:ascii="Times New Roman" w:hAnsi="Times New Roman"/>
          <w:sz w:val="24"/>
        </w:rPr>
      </w:pPr>
      <w:r>
        <w:rPr>
          <w:rFonts w:ascii="Times New Roman" w:hAnsi="Times New Roman"/>
          <w:sz w:val="24"/>
        </w:rPr>
        <w:t>Kuasa Pengenalan Aka Nallah Yang Mengubahkan Hidup (1:2b-4)</w:t>
      </w:r>
    </w:p>
    <w:p>
      <w:pPr>
        <w:pStyle w:val="22"/>
        <w:numPr>
          <w:ilvl w:val="1"/>
          <w:numId w:val="7"/>
        </w:numPr>
        <w:spacing w:line="480" w:lineRule="auto"/>
        <w:jc w:val="both"/>
        <w:rPr>
          <w:rFonts w:ascii="Times New Roman" w:hAnsi="Times New Roman"/>
          <w:sz w:val="24"/>
        </w:rPr>
      </w:pPr>
      <w:r>
        <w:rPr>
          <w:rFonts w:ascii="Times New Roman" w:hAnsi="Times New Roman"/>
          <w:sz w:val="24"/>
        </w:rPr>
        <w:t>Sifat Progresif Pertumbuhan Krissten (1:5-11)</w:t>
      </w:r>
    </w:p>
    <w:p>
      <w:pPr>
        <w:pStyle w:val="22"/>
        <w:numPr>
          <w:ilvl w:val="1"/>
          <w:numId w:val="7"/>
        </w:numPr>
        <w:spacing w:line="480" w:lineRule="auto"/>
        <w:jc w:val="both"/>
        <w:rPr>
          <w:rFonts w:ascii="Times New Roman" w:hAnsi="Times New Roman"/>
          <w:sz w:val="24"/>
        </w:rPr>
      </w:pPr>
      <w:r>
        <w:rPr>
          <w:rFonts w:ascii="Times New Roman" w:hAnsi="Times New Roman"/>
          <w:sz w:val="24"/>
        </w:rPr>
        <w:t>Kesaksian Rasul Terhadap Firman Kebenaran</w:t>
      </w:r>
    </w:p>
    <w:p>
      <w:pPr>
        <w:pStyle w:val="22"/>
        <w:numPr>
          <w:ilvl w:val="3"/>
          <w:numId w:val="7"/>
        </w:numPr>
        <w:spacing w:line="480" w:lineRule="auto"/>
        <w:ind w:left="1134"/>
        <w:jc w:val="both"/>
        <w:rPr>
          <w:rFonts w:ascii="Times New Roman" w:hAnsi="Times New Roman"/>
          <w:sz w:val="24"/>
        </w:rPr>
      </w:pPr>
      <w:r>
        <w:rPr>
          <w:rFonts w:ascii="Times New Roman" w:hAnsi="Times New Roman"/>
          <w:sz w:val="24"/>
        </w:rPr>
        <w:t>Motivasinya (1:12-15)</w:t>
      </w:r>
    </w:p>
    <w:p>
      <w:pPr>
        <w:pStyle w:val="22"/>
        <w:numPr>
          <w:ilvl w:val="3"/>
          <w:numId w:val="7"/>
        </w:numPr>
        <w:spacing w:line="480" w:lineRule="auto"/>
        <w:ind w:left="1134"/>
        <w:jc w:val="both"/>
        <w:rPr>
          <w:rFonts w:ascii="Times New Roman" w:hAnsi="Times New Roman"/>
          <w:sz w:val="24"/>
        </w:rPr>
      </w:pPr>
      <w:r>
        <w:rPr>
          <w:rFonts w:ascii="Times New Roman" w:hAnsi="Times New Roman"/>
          <w:sz w:val="24"/>
        </w:rPr>
        <w:t>Metodenya (1:16-21)</w:t>
      </w:r>
    </w:p>
    <w:p>
      <w:pPr>
        <w:pStyle w:val="22"/>
        <w:numPr>
          <w:ilvl w:val="4"/>
          <w:numId w:val="7"/>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pPr>
        <w:pStyle w:val="22"/>
        <w:numPr>
          <w:ilvl w:val="4"/>
          <w:numId w:val="7"/>
        </w:numPr>
        <w:spacing w:line="480" w:lineRule="auto"/>
        <w:ind w:left="1560"/>
        <w:jc w:val="both"/>
        <w:rPr>
          <w:rFonts w:ascii="Times New Roman" w:hAnsi="Times New Roman"/>
          <w:sz w:val="24"/>
        </w:rPr>
      </w:pPr>
      <w:r>
        <w:rPr>
          <w:rFonts w:ascii="Times New Roman" w:hAnsi="Times New Roman"/>
          <w:sz w:val="24"/>
        </w:rPr>
        <w:t>Pengilhaman Kitab Suci Yang Dinubuatkan (1:20-21)</w:t>
      </w:r>
    </w:p>
    <w:p>
      <w:pPr>
        <w:pStyle w:val="22"/>
        <w:numPr>
          <w:ilvl w:val="0"/>
          <w:numId w:val="7"/>
        </w:numPr>
        <w:spacing w:line="480" w:lineRule="auto"/>
        <w:jc w:val="both"/>
        <w:rPr>
          <w:rFonts w:ascii="Times New Roman" w:hAnsi="Times New Roman"/>
          <w:sz w:val="24"/>
        </w:rPr>
      </w:pPr>
      <w:r>
        <w:rPr>
          <w:rFonts w:ascii="Times New Roman" w:hAnsi="Times New Roman"/>
          <w:sz w:val="24"/>
        </w:rPr>
        <w:t>Kecaman Terhadap Guru-Guru Palsu (2:1)</w:t>
      </w:r>
    </w:p>
    <w:p>
      <w:pPr>
        <w:pStyle w:val="22"/>
        <w:numPr>
          <w:ilvl w:val="1"/>
          <w:numId w:val="7"/>
        </w:numPr>
        <w:spacing w:line="480" w:lineRule="auto"/>
        <w:jc w:val="both"/>
        <w:rPr>
          <w:rFonts w:ascii="Times New Roman" w:hAnsi="Times New Roman"/>
          <w:sz w:val="24"/>
        </w:rPr>
      </w:pPr>
      <w:r>
        <w:rPr>
          <w:rFonts w:ascii="Times New Roman" w:hAnsi="Times New Roman"/>
          <w:sz w:val="24"/>
        </w:rPr>
        <w:t>Yang Dapat Diharapkan Dari Palsu (2:1-3)</w:t>
      </w:r>
    </w:p>
    <w:p>
      <w:pPr>
        <w:pStyle w:val="22"/>
        <w:numPr>
          <w:ilvl w:val="1"/>
          <w:numId w:val="7"/>
        </w:numPr>
        <w:spacing w:line="480" w:lineRule="auto"/>
        <w:jc w:val="both"/>
        <w:rPr>
          <w:rFonts w:ascii="Times New Roman" w:hAnsi="Times New Roman"/>
          <w:sz w:val="24"/>
        </w:rPr>
      </w:pPr>
      <w:r>
        <w:rPr>
          <w:rFonts w:ascii="Times New Roman" w:hAnsi="Times New Roman"/>
          <w:sz w:val="24"/>
        </w:rPr>
        <w:t>Yang Dapat Mereka Harapkan Dari Allah (2:4-10a)</w:t>
      </w:r>
    </w:p>
    <w:p>
      <w:pPr>
        <w:pStyle w:val="22"/>
        <w:numPr>
          <w:ilvl w:val="1"/>
          <w:numId w:val="7"/>
        </w:numPr>
        <w:spacing w:line="480" w:lineRule="auto"/>
        <w:jc w:val="both"/>
        <w:rPr>
          <w:rFonts w:ascii="Times New Roman" w:hAnsi="Times New Roman"/>
          <w:sz w:val="24"/>
        </w:rPr>
      </w:pPr>
      <w:r>
        <w:rPr>
          <w:rFonts w:ascii="Times New Roman" w:hAnsi="Times New Roman"/>
          <w:sz w:val="24"/>
        </w:rPr>
        <w:t>Beberapa Ciri Guru-Guru Palsu (2:10b-19)</w:t>
      </w:r>
    </w:p>
    <w:p>
      <w:pPr>
        <w:pStyle w:val="22"/>
        <w:numPr>
          <w:ilvl w:val="1"/>
          <w:numId w:val="7"/>
        </w:numPr>
        <w:spacing w:line="480" w:lineRule="auto"/>
        <w:jc w:val="both"/>
        <w:rPr>
          <w:rFonts w:ascii="Times New Roman" w:hAnsi="Times New Roman"/>
          <w:sz w:val="24"/>
        </w:rPr>
      </w:pPr>
      <w:r>
        <w:rPr>
          <w:rFonts w:ascii="Times New Roman" w:hAnsi="Times New Roman"/>
          <w:sz w:val="24"/>
        </w:rPr>
        <w:t>Bahaya-Bahaya Kemunduran Dari Kebenaran (2:20-22)</w:t>
      </w:r>
    </w:p>
    <w:p>
      <w:pPr>
        <w:pStyle w:val="22"/>
        <w:numPr>
          <w:ilvl w:val="0"/>
          <w:numId w:val="7"/>
        </w:numPr>
        <w:spacing w:line="480" w:lineRule="auto"/>
        <w:jc w:val="both"/>
        <w:rPr>
          <w:rFonts w:ascii="Times New Roman" w:hAnsi="Times New Roman"/>
          <w:sz w:val="24"/>
        </w:rPr>
      </w:pPr>
      <w:r>
        <w:rPr>
          <w:rFonts w:ascii="Times New Roman" w:hAnsi="Times New Roman"/>
          <w:sz w:val="24"/>
        </w:rPr>
        <w:t>Kepastian Kedatangan Tuhan (3:1-18a)</w:t>
      </w:r>
    </w:p>
    <w:p>
      <w:pPr>
        <w:pStyle w:val="22"/>
        <w:numPr>
          <w:ilvl w:val="1"/>
          <w:numId w:val="7"/>
        </w:numPr>
        <w:spacing w:line="480" w:lineRule="auto"/>
        <w:jc w:val="both"/>
        <w:rPr>
          <w:rFonts w:ascii="Times New Roman" w:hAnsi="Times New Roman"/>
          <w:sz w:val="24"/>
        </w:rPr>
      </w:pPr>
      <w:r>
        <w:rPr>
          <w:rFonts w:ascii="Times New Roman" w:hAnsi="Times New Roman"/>
          <w:sz w:val="24"/>
        </w:rPr>
        <w:t>Penyangkalan Kedatangannya (3:1-7)</w:t>
      </w:r>
    </w:p>
    <w:p>
      <w:pPr>
        <w:pStyle w:val="22"/>
        <w:numPr>
          <w:ilvl w:val="1"/>
          <w:numId w:val="7"/>
        </w:numPr>
        <w:spacing w:line="480" w:lineRule="auto"/>
        <w:jc w:val="both"/>
        <w:rPr>
          <w:rFonts w:ascii="Times New Roman" w:hAnsi="Times New Roman"/>
          <w:sz w:val="24"/>
        </w:rPr>
      </w:pPr>
      <w:r>
        <w:rPr>
          <w:rFonts w:ascii="Times New Roman" w:hAnsi="Times New Roman"/>
          <w:sz w:val="24"/>
        </w:rPr>
        <w:t>Kepastian Kedatangannya (3:8-10)</w:t>
      </w:r>
    </w:p>
    <w:p>
      <w:pPr>
        <w:pStyle w:val="22"/>
        <w:numPr>
          <w:ilvl w:val="1"/>
          <w:numId w:val="7"/>
        </w:numPr>
        <w:spacing w:line="480" w:lineRule="auto"/>
        <w:jc w:val="both"/>
        <w:rPr>
          <w:rFonts w:ascii="Times New Roman" w:hAnsi="Times New Roman"/>
          <w:sz w:val="24"/>
        </w:rPr>
      </w:pPr>
      <w:r>
        <w:rPr>
          <w:rFonts w:ascii="Times New Roman" w:hAnsi="Times New Roman"/>
          <w:sz w:val="24"/>
        </w:rPr>
        <w:t>Hidup Menantikan Kedatangannya (3:11-18a)</w:t>
      </w:r>
    </w:p>
    <w:p>
      <w:pPr>
        <w:spacing w:line="480" w:lineRule="auto"/>
      </w:pPr>
    </w:p>
    <w:p>
      <w:pPr>
        <w:pStyle w:val="5"/>
        <w:numPr>
          <w:ilvl w:val="0"/>
          <w:numId w:val="5"/>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pPr>
        <w:spacing w:line="480" w:lineRule="auto"/>
        <w:ind w:firstLine="567"/>
        <w:jc w:val="both"/>
      </w:pPr>
      <w:r>
        <w:rPr>
          <w:rFonts w:ascii="Times New Roman" w:hAnsi="Times New Roman"/>
          <w:sz w:val="24"/>
        </w:rPr>
        <w:t>Penulis membagi makna teologis 2 Petrus 1:5-7 menjadi dua bagian, yaitu (1) bersungguh-sungguh (2) Menambahkan kepada iman.</w:t>
      </w:r>
    </w:p>
    <w:p>
      <w:pPr>
        <w:pStyle w:val="6"/>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Pada ayat ini tertulis kalimat “Justru karena itu kamu harus dengan sungguh-sungguh berusaha.. ”. 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spoude) yang artiya ketekunan, kerajianan, upaya, usaha, semangat</w:t>
      </w:r>
      <w:r>
        <w:rPr>
          <w:rStyle w:val="11"/>
          <w:rFonts w:ascii="Times New Roman" w:hAnsi="Times New Roman" w:cs="Arial"/>
          <w:sz w:val="24"/>
          <w:szCs w:val="20"/>
          <w:lang w:val="en-US" w:bidi="he-IL"/>
        </w:rPr>
        <w:footnoteReference w:id="29"/>
      </w:r>
      <w:r>
        <w:rPr>
          <w:rFonts w:ascii="Times New Roman" w:hAnsi="Times New Roman" w:cs="Arial"/>
          <w:sz w:val="24"/>
          <w:szCs w:val="20"/>
          <w:lang w:val="en-US" w:bidi="he-IL"/>
        </w:rPr>
        <w:t xml:space="preserve">. Serta pada kata sebelumnuya yaitu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 xml:space="preserve">(touto) yang berkasus kata ganti demontratif akusatif netral tunggal, yang artinya menunjuk pada subjek atau objek yang menampilakan secara mencolok. Dimana orang percaya dalam Kristus Yesus diminta untuk nyata serta menampilkan perbuatan atau aksi yang diminta oleh Rasul Petrus. Hal ini juga didukung dengan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pareisenenkantes) yang memiliki arti mengerahkan</w:t>
      </w:r>
      <w:r>
        <w:rPr>
          <w:rStyle w:val="11"/>
          <w:rFonts w:ascii="Times New Roman" w:hAnsi="Times New Roman" w:cs="SBL Greek"/>
          <w:bCs/>
          <w:sz w:val="24"/>
          <w:szCs w:val="24"/>
          <w:lang w:val="en-US" w:bidi="he-IL"/>
        </w:rPr>
        <w:footnoteReference w:id="30"/>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percaya </w:t>
      </w:r>
      <w:r>
        <w:rPr>
          <w:rFonts w:ascii="Times New Roman" w:hAnsi="Times New Roman" w:cs="Arial"/>
          <w:sz w:val="24"/>
          <w:szCs w:val="20"/>
          <w:lang w:val="en-US" w:bidi="he-IL"/>
        </w:rPr>
        <w:t>harus dengan aktif berbuat dan berupaya dalam bertumbuh dan menjadi serupa dengan Kristus Yesus sebagai gambar Allah yang tidak kelihatan (Kolose 1:15).  Demikian juga 2 Korintus 7:11,12;8:7,16; Ibrani 6:11; Yudas 1:3 bila melihat dari kata yang digunakan dan dijelaskan serta dimaknai sebagai anjuran serta menampilkan akan ketekunan, kerajinan, usaha dan semangat. Penulis ingin membangkitan semangat dan kesungguhan para pembaca untuk lebih lagi dalam bertekun dalam bertumbuh dan mengembangkan diri</w:t>
      </w:r>
      <w:r>
        <w:rPr>
          <w:rStyle w:val="11"/>
          <w:rFonts w:ascii="Times New Roman" w:hAnsi="Times New Roman" w:cs="Arial"/>
          <w:sz w:val="24"/>
          <w:szCs w:val="20"/>
          <w:lang w:val="en-US" w:bidi="he-IL"/>
        </w:rPr>
        <w:footnoteReference w:id="31"/>
      </w:r>
      <w:r>
        <w:rPr>
          <w:rFonts w:ascii="Times New Roman" w:hAnsi="Times New Roman" w:cs="Arial"/>
          <w:sz w:val="24"/>
          <w:szCs w:val="20"/>
          <w:lang w:val="en-US" w:bidi="he-IL"/>
        </w:rPr>
        <w:t>.</w:t>
      </w:r>
      <w:r>
        <w:commentReference w:id="15"/>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dalam menjalani iman kristianinya, segenap jemaat diminta untuk dengan penuh kesadaran, keaktifan untuk menggali, bertekun dalam upaya bertumbuh dalam Kristus Yesus.</w:t>
      </w:r>
    </w:p>
    <w:p>
      <w:pPr>
        <w:autoSpaceDE w:val="0"/>
        <w:autoSpaceDN w:val="0"/>
        <w:adjustRightInd w:val="0"/>
        <w:spacing w:after="0" w:line="480" w:lineRule="auto"/>
        <w:ind w:firstLine="567"/>
        <w:jc w:val="both"/>
        <w:rPr>
          <w:rFonts w:ascii="Times New Roman" w:hAnsi="Times New Roman" w:cs="SBL Greek"/>
          <w:bCs/>
          <w:sz w:val="24"/>
          <w:lang w:val="en-US" w:bidi="he-IL"/>
        </w:rPr>
      </w:pPr>
    </w:p>
    <w:p>
      <w:pPr>
        <w:pStyle w:val="6"/>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pPr>
        <w:spacing w:line="480" w:lineRule="auto"/>
        <w:ind w:firstLine="567"/>
        <w:jc w:val="both"/>
        <w:rPr>
          <w:rFonts w:ascii="Times New Roman" w:hAnsi="Times New Roman"/>
          <w:sz w:val="24"/>
        </w:rPr>
      </w:pPr>
      <w:r>
        <w:rPr>
          <w:rFonts w:ascii="Times New Roman" w:hAnsi="Times New Roman"/>
          <w:sz w:val="24"/>
        </w:rPr>
        <w:t>Orang percaya diminta untuk menambakan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disini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epichoregesate) memiliki kasus imperatif aorist aktif orang kedua jamak. Aorist adalah bentuk kata kerja dalam bahasa Yunani yang menggambarkan sesuatu yang telah terjadi atau telah dilakukan, tidak dinyatakan lebih dari sekali, tetapi terjadi hanya sekali pada waktu tertentu</w:t>
      </w:r>
      <w:r>
        <w:rPr>
          <w:rStyle w:val="11"/>
          <w:rFonts w:ascii="Times New Roman" w:hAnsi="Times New Roman" w:cs="SBL Greek"/>
          <w:sz w:val="24"/>
          <w:szCs w:val="24"/>
          <w:lang w:val="en-US" w:bidi="he-IL"/>
        </w:rPr>
        <w:footnoteReference w:id="32"/>
      </w:r>
      <w:r>
        <w:rPr>
          <w:rFonts w:ascii="Times New Roman" w:hAnsi="Times New Roman" w:cs="SBL Greek"/>
          <w:sz w:val="24"/>
          <w:szCs w:val="24"/>
          <w:lang w:val="en-US" w:bidi="he-IL"/>
        </w:rPr>
        <w:t>. Artinya kegiatan menambah ini dinyatakan hanya sekali saja pada waktu surat 2 Petrus dinyatakan atau disampaikan. Sedang imperatif adalah kata perintah. Sehingga setiap orang percaya perintahkan dalam untuk menambahkan dalam diri mereka segala sifat yang menuntun pada kehidupan dan pengembangan diri. Serta dengan penuh sekadaran akan diri mereka sebagai bagian dalam kodrat ilahi, membawa mereka untuk semakin bertekun dan mengembangkan diri sesuai dengan Firman Tuhan.</w:t>
      </w:r>
    </w:p>
    <w:p>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Segenap orang percaya dalam Kristus Yesus diarahkan dan ditunjukan untuk menambahkan dalam kehidupan mereka baik itu sifat yang luhur, baik dan yang menunjukan pada keteladanan. Bukan semata sebagai anjuran melainkan sebagai suatu keharusan yang selalu diingat dan dihayati dalam segenap kehidupan iman mereka.</w:t>
      </w:r>
    </w:p>
    <w:p>
      <w:pPr>
        <w:autoSpaceDE w:val="0"/>
        <w:autoSpaceDN w:val="0"/>
        <w:adjustRightInd w:val="0"/>
        <w:spacing w:after="0" w:line="480" w:lineRule="auto"/>
        <w:ind w:firstLine="567"/>
        <w:jc w:val="both"/>
        <w:rPr>
          <w:rFonts w:ascii="Times New Roman" w:hAnsi="Times New Roman" w:cs="Arial"/>
          <w:sz w:val="20"/>
          <w:szCs w:val="20"/>
          <w:lang w:val="en-US" w:bidi="he-IL"/>
        </w:rPr>
      </w:pPr>
    </w:p>
    <w:p>
      <w:pPr>
        <w:pStyle w:val="4"/>
        <w:numPr>
          <w:ilvl w:val="0"/>
          <w:numId w:val="9"/>
        </w:numPr>
        <w:spacing w:line="480" w:lineRule="auto"/>
        <w:ind w:left="426"/>
        <w:jc w:val="both"/>
        <w:rPr>
          <w:rFonts w:ascii="Times New Roman" w:hAnsi="Times New Roman"/>
          <w:b/>
          <w:bCs/>
          <w:color w:val="auto"/>
        </w:rPr>
      </w:pPr>
      <w:r>
        <w:rPr>
          <w:rFonts w:ascii="Times New Roman" w:hAnsi="Times New Roman"/>
          <w:b/>
          <w:bCs/>
          <w:color w:val="auto"/>
        </w:rPr>
        <w:t>Pertumbuhan Pengenalan Akan Allah</w:t>
      </w:r>
    </w:p>
    <w:p>
      <w:pPr>
        <w:spacing w:line="480" w:lineRule="auto"/>
        <w:ind w:firstLine="567"/>
        <w:jc w:val="both"/>
        <w:rPr>
          <w:rFonts w:ascii="Times New Roman" w:hAnsi="Times New Roman"/>
          <w:sz w:val="24"/>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11"/>
          <w:rFonts w:ascii="Times New Roman" w:hAnsi="Times New Roman"/>
          <w:sz w:val="24"/>
        </w:rPr>
        <w:footnoteReference w:id="33"/>
      </w:r>
      <w:r>
        <w:rPr>
          <w:rFonts w:ascii="Times New Roman" w:hAnsi="Times New Roman"/>
          <w:sz w:val="24"/>
        </w:rPr>
        <w:t>. Yang mengartikan bahwa pertumbuhan memiliki pengertian perubahan secara kuantitatif atau sesuatu yang dapat dilihat dan dinilai melalui pengamatan. Namun akan sangat berbeda diselaraskan dalam hal iman dan kepercayaan akan Allah. Pertumbuhan dari sisi pengenalan akan Allah ialah penerimaan dan keterbukaan hati menerima Yesus Kristus sebagai Tuhan dan Raja</w:t>
      </w:r>
      <w:r>
        <w:rPr>
          <w:rStyle w:val="11"/>
          <w:rFonts w:ascii="Times New Roman" w:hAnsi="Times New Roman"/>
          <w:sz w:val="24"/>
        </w:rPr>
        <w:footnoteReference w:id="34"/>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Style w:val="11"/>
          <w:rFonts w:ascii="Times New Roman" w:hAnsi="Times New Roman"/>
          <w:sz w:val="24"/>
        </w:rPr>
        <w:footnoteReference w:id="35"/>
      </w:r>
      <w:r>
        <w:rPr>
          <w:rFonts w:ascii="Times New Roman" w:hAnsi="Times New Roman"/>
          <w:sz w:val="24"/>
        </w:rPr>
        <w:t>.</w:t>
      </w:r>
      <w:r>
        <w:commentReference w:id="16"/>
      </w:r>
    </w:p>
    <w:p>
      <w:pPr>
        <w:spacing w:line="480" w:lineRule="auto"/>
        <w:ind w:firstLine="567"/>
        <w:jc w:val="both"/>
        <w:rPr>
          <w:rFonts w:ascii="Times New Roman" w:hAnsi="Times New Roman"/>
          <w:sz w:val="24"/>
        </w:rPr>
      </w:pPr>
      <w:r>
        <w:rPr>
          <w:rFonts w:ascii="Times New Roman" w:hAnsi="Times New Roman"/>
          <w:sz w:val="24"/>
        </w:rPr>
        <w:t>Setiap manusia tentunya mengalami pertumbuhan, baik itu  fisik, mental atau kerohanian. Dalam pengenalan akan Allah, setiap orang percaya diminta untuk semakin memiliki nilai hidup sesuai dengan Firman dan bergiat untuk menjadi serupa dengan Kri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pPr>
        <w:spacing w:line="480" w:lineRule="auto"/>
        <w:ind w:firstLine="567"/>
        <w:jc w:val="both"/>
        <w:rPr>
          <w:rFonts w:ascii="Times New Roman" w:hAnsi="Times New Roman"/>
          <w:sz w:val="24"/>
        </w:rPr>
      </w:pPr>
      <w:r>
        <w:rPr>
          <w:rFonts w:ascii="Times New Roman" w:hAnsi="Times New Roman"/>
          <w:sz w:val="24"/>
        </w:rPr>
        <w:t>Tak jarangan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pPr>
        <w:spacing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an kita akan Allah dan pribadiNya.</w:t>
      </w:r>
    </w:p>
    <w:p>
      <w:pPr>
        <w:pStyle w:val="5"/>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pPr>
        <w:spacing w:line="480" w:lineRule="auto"/>
        <w:ind w:firstLine="567"/>
        <w:jc w:val="both"/>
        <w:rPr>
          <w:rFonts w:ascii="Times New Roman" w:hAnsi="Times New Roman"/>
          <w:sz w:val="24"/>
        </w:rPr>
      </w:pPr>
      <w:r>
        <w:rPr>
          <w:rFonts w:ascii="Times New Roman" w:hAnsi="Times New Roman"/>
          <w:sz w:val="24"/>
        </w:rPr>
        <w:t>Menurut Eddy Leo, pertumbuhan rohani didalam Allah adalah suatu langkah tahap pertahap. Sebagaimana manusia dari bayi kemudian menjadi dewasa, yang mana dalam setiap masanya mengalami pembaharuan dan perkembangan. Juga seorang akan bertumbuh jikalau kebutuhan-kebutuhan kerohanian yang mereka perlukan terpenuhi</w:t>
      </w:r>
      <w:r>
        <w:rPr>
          <w:rStyle w:val="11"/>
          <w:rFonts w:ascii="Times New Roman" w:hAnsi="Times New Roman"/>
          <w:sz w:val="24"/>
        </w:rPr>
        <w:footnoteReference w:id="36"/>
      </w:r>
      <w:r>
        <w:rPr>
          <w:rFonts w:ascii="Times New Roman" w:hAnsi="Times New Roman"/>
          <w:sz w:val="24"/>
        </w:rPr>
        <w:t>. Tiap tahapan dalam bertumbuh memiliki kerumitannya sendiri, disebabkan oleh hal-hal kecil yang dari luar yang berdampak besar bagi kehidupan manusia. Seperti waktu kebersamaan dengan orang sekitar, kedisiplinan, kesabaran dan ketabahan dalam merespon sesuatu.</w:t>
      </w:r>
    </w:p>
    <w:p>
      <w:pPr>
        <w:spacing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anaan.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Nya yaitu Kristus Yesus memberikan kepada kita kesempuranaan, yang mana merupakan inisiatif dari Allah. kesempurnaan merupakan suatu pemberian dan sewaktu menyakininya  dan menghayatinya maka akan bertambah dalam mengenal Allah dan kasihNya</w:t>
      </w:r>
      <w:r>
        <w:rPr>
          <w:rStyle w:val="11"/>
          <w:rFonts w:ascii="Times New Roman" w:hAnsi="Times New Roman"/>
          <w:sz w:val="24"/>
        </w:rPr>
        <w:footnoteReference w:id="37"/>
      </w:r>
      <w:r>
        <w:rPr>
          <w:rFonts w:ascii="Times New Roman" w:hAnsi="Times New Roman"/>
          <w:sz w:val="24"/>
        </w:rPr>
        <w:t>.</w:t>
      </w:r>
      <w:r>
        <w:commentReference w:id="17"/>
      </w:r>
    </w:p>
    <w:p>
      <w:pPr>
        <w:spacing w:line="480" w:lineRule="auto"/>
        <w:ind w:firstLine="567"/>
        <w:rPr>
          <w:rFonts w:ascii="Times New Roman" w:hAnsi="Times New Roman"/>
          <w:sz w:val="24"/>
        </w:rPr>
      </w:pPr>
      <w:r>
        <w:rPr>
          <w:rFonts w:ascii="Times New Roman" w:hAnsi="Times New Roman"/>
          <w:sz w:val="24"/>
        </w:rPr>
        <w:t>J. C. Ryle dalam bukunya “Holines” menjelaskan bahwa pertumbuhan  dalam kasih karina TUHAN ialah pertumbuhan dalam derajat, ukuran, kekuatan, semangat dan rahmat yang dari Roh Kudus tanamkan dalam hati orang percaya</w:t>
      </w:r>
      <w:r>
        <w:rPr>
          <w:rStyle w:val="11"/>
          <w:rFonts w:ascii="Times New Roman" w:hAnsi="Times New Roman"/>
          <w:sz w:val="24"/>
        </w:rPr>
        <w:footnoteReference w:id="38"/>
      </w:r>
      <w:r>
        <w:rPr>
          <w:rFonts w:ascii="Times New Roman" w:hAnsi="Times New Roman"/>
          <w:sz w:val="24"/>
        </w:rPr>
        <w:t>. Yang mana Ryle menyakini bahwa pertobatan, iman, harapan, kasih, kerendahan hati, semangat, keberanian, dan sejenisnya dapat menjadi kecil atau besar, kuat atau lemah, dan dapat sangat bervariasi pada orang yang sama pada periode yang berbeda dalam hidupnya.</w:t>
      </w:r>
    </w:p>
    <w:p>
      <w:pPr>
        <w:spacing w:line="480" w:lineRule="auto"/>
        <w:ind w:firstLine="567"/>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pPr>
        <w:pStyle w:val="5"/>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pPr>
        <w:spacing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Allah. Dalan Hosea 4:6 menuliskan bahwa “Umat-Ku binasa karena tidak mengenal Allah; karena engkaulah yang menolak pengenalan itu maka Aku menolak engkau menjadi imam-Ku; dan karena engkau melupakan pengajaran Allahmu, maka Aku juga akan melupakan anak-anakmu.”.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didasarkan pada pengetahuan serta pemahaman akan Allah akan membawa dalam kehidupan yang dijanjikan Allah (Yohanes 17:3). </w:t>
      </w:r>
    </w:p>
    <w:p>
      <w:pPr>
        <w:spacing w:line="480" w:lineRule="auto"/>
        <w:ind w:firstLine="567"/>
        <w:jc w:val="both"/>
        <w:rPr>
          <w:rFonts w:ascii="Times New Roman" w:hAnsi="Times New Roman"/>
          <w:sz w:val="24"/>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an</w:t>
      </w:r>
      <w:r>
        <w:rPr>
          <w:rStyle w:val="11"/>
          <w:rFonts w:ascii="Times New Roman" w:hAnsi="Times New Roman"/>
          <w:sz w:val="24"/>
        </w:rPr>
        <w:footnoteReference w:id="39"/>
      </w:r>
      <w:r>
        <w:rPr>
          <w:rFonts w:ascii="Times New Roman" w:hAnsi="Times New Roman"/>
          <w:sz w:val="24"/>
        </w:rPr>
        <w:t>. Yang dijelaskan orang Israel menolak untuk mengetahui, menambah wawasan akan Allah yang benar dan lebih memilih pada ilah bangsa didaerah Kanaan. Yang menyebabkan bangsa Israel murtad dan berlaku jahat</w:t>
      </w:r>
      <w:r>
        <w:rPr>
          <w:rStyle w:val="11"/>
          <w:rFonts w:ascii="Times New Roman" w:hAnsi="Times New Roman"/>
          <w:sz w:val="24"/>
        </w:rPr>
        <w:footnoteReference w:id="40"/>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Style w:val="11"/>
          <w:rFonts w:ascii="Times New Roman" w:hAnsi="Times New Roman"/>
          <w:sz w:val="24"/>
        </w:rPr>
        <w:footnoteReference w:id="41"/>
      </w:r>
      <w:r>
        <w:rPr>
          <w:rFonts w:ascii="Times New Roman" w:hAnsi="Times New Roman"/>
          <w:sz w:val="24"/>
        </w:rPr>
        <w:t>. Kata ginosko sendiri memiliki konseptual yang sama dengan da’at, yang mana dalam da’at memiliki makna lebih luas seperti mencakup makna mengamati, menemukan, dapat membedakan.</w:t>
      </w:r>
      <w:r>
        <w:rPr>
          <w:rStyle w:val="11"/>
          <w:rFonts w:ascii="Times New Roman" w:hAnsi="Times New Roman"/>
          <w:sz w:val="24"/>
        </w:rPr>
        <w:footnoteReference w:id="42"/>
      </w:r>
      <w:r>
        <w:commentReference w:id="18"/>
      </w:r>
    </w:p>
    <w:p>
      <w:pPr>
        <w:spacing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Nya, yang mana Tuhan menciptakan alam semesta dari yang tidak ada</w:t>
      </w:r>
      <w:r>
        <w:rPr>
          <w:rStyle w:val="11"/>
          <w:rFonts w:ascii="Times New Roman" w:hAnsi="Times New Roman"/>
          <w:sz w:val="24"/>
        </w:rPr>
        <w:footnoteReference w:id="43"/>
      </w:r>
      <w:r>
        <w:rPr>
          <w:rFonts w:ascii="Times New Roman" w:hAnsi="Times New Roman"/>
          <w:sz w:val="24"/>
        </w:rPr>
        <w:t xml:space="preserve">. 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Style w:val="11"/>
          <w:rFonts w:ascii="Times New Roman" w:hAnsi="Times New Roman"/>
          <w:sz w:val="24"/>
        </w:rPr>
        <w:footnoteReference w:id="44"/>
      </w:r>
      <w:r>
        <w:rPr>
          <w:rFonts w:ascii="Times New Roman" w:hAnsi="Times New Roman"/>
          <w:sz w:val="24"/>
        </w:rPr>
        <w:t>. Dan Sang Firman itu juga disebut Putra Allah (Yohanes 20:17). Dalam arti bukan diperanakan seperti pemahaman seorang wanita mengandung dan melahirkan anak, melainkan melainkan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dalam diriNya bersemayam hypostasis (pribadi) Sang Putra atau Firman yang secara kekal berada satu dan memiliki satu kodrat ilahi</w:t>
      </w:r>
      <w:r>
        <w:rPr>
          <w:rStyle w:val="11"/>
          <w:rFonts w:ascii="Times New Roman" w:hAnsi="Times New Roman"/>
          <w:sz w:val="24"/>
        </w:rPr>
        <w:footnoteReference w:id="45"/>
      </w:r>
      <w:r>
        <w:rPr>
          <w:rFonts w:ascii="Times New Roman" w:hAnsi="Times New Roman"/>
          <w:sz w:val="24"/>
        </w:rPr>
        <w:t>.</w:t>
      </w:r>
    </w:p>
    <w:p>
      <w:pPr>
        <w:spacing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UHAN yang disembah dan mampu membedakan antara Allah yang hidup melalui Yesus Kristus dengan ilah-ilah dunia.</w:t>
      </w:r>
    </w:p>
    <w:p>
      <w:pPr>
        <w:spacing w:line="480" w:lineRule="auto"/>
        <w:ind w:firstLine="567"/>
        <w:jc w:val="both"/>
        <w:rPr>
          <w:rFonts w:ascii="Times New Roman" w:hAnsi="Times New Roman"/>
          <w:sz w:val="24"/>
        </w:rPr>
      </w:pPr>
    </w:p>
    <w:p>
      <w:pPr>
        <w:pStyle w:val="5"/>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pPr>
        <w:pStyle w:val="6"/>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pPr>
        <w:spacing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 apakah ia mau percaya ketika masuk kedalam air ia tetap mengapung atau dia menjadi takut dan tak percaya sehingga ia menjadi tenggelam</w:t>
      </w:r>
      <w:r>
        <w:rPr>
          <w:rStyle w:val="11"/>
          <w:rFonts w:ascii="Times New Roman" w:hAnsi="Times New Roman"/>
          <w:sz w:val="24"/>
          <w:szCs w:val="24"/>
        </w:rPr>
        <w:footnoteReference w:id="46"/>
      </w:r>
      <w:r>
        <w:rPr>
          <w:rFonts w:ascii="Times New Roman" w:hAnsi="Times New Roman"/>
          <w:sz w:val="24"/>
          <w:szCs w:val="24"/>
        </w:rPr>
        <w:t>. Demikian orang percaya yang ketika Yesus Kristus menyatakan diriNya mau percaya atau malah menghujatnya.</w:t>
      </w:r>
    </w:p>
    <w:p>
      <w:pPr>
        <w:spacing w:line="480" w:lineRule="auto"/>
        <w:ind w:firstLine="567"/>
        <w:jc w:val="both"/>
        <w:rPr>
          <w:rFonts w:ascii="Times New Roman" w:hAnsi="Times New Roman"/>
          <w:sz w:val="24"/>
          <w:szCs w:val="24"/>
        </w:rPr>
      </w:pPr>
      <w:r>
        <w:rPr>
          <w:rFonts w:ascii="Times New Roman" w:hAnsi="Times New Roman"/>
          <w:sz w:val="24"/>
          <w:szCs w:val="24"/>
        </w:rPr>
        <w:t>Iman bukanlah sekedar masalah menangkap informasi tentang Allah dan Firman berdasarkan doktrin semata. Tetapi menyerahkan diri kepada Allah yang menyatakan injil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Nya di dalam Yesus Kristus. Iman bukanlah tindakan yang dilakukan sekali saja, tetapi pandangan hati yang terus-menerus kepada Allah Tritunggal</w:t>
      </w:r>
      <w:r>
        <w:rPr>
          <w:rStyle w:val="11"/>
          <w:rFonts w:ascii="Times New Roman" w:hAnsi="Times New Roman"/>
          <w:sz w:val="24"/>
          <w:szCs w:val="24"/>
        </w:rPr>
        <w:footnoteReference w:id="47"/>
      </w:r>
      <w:r>
        <w:commentReference w:id="19"/>
      </w:r>
      <w:r>
        <w:rPr>
          <w:rFonts w:ascii="Times New Roman" w:hAnsi="Times New Roman"/>
          <w:sz w:val="24"/>
          <w:szCs w:val="24"/>
        </w:rPr>
        <w:t>.</w:t>
      </w:r>
    </w:p>
    <w:p>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Tidak serta merta mengakui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 yang sesuai dengan iman percaya mereka. Seperti Abraham yang mana respon imannya kepada Allah ialah ketaatan untuk pergi kesuatu tempat yang tidak ia ketahui berdasarkan tuntunan Firman Tuhan</w:t>
      </w:r>
      <w:r>
        <w:rPr>
          <w:rStyle w:val="11"/>
          <w:rFonts w:ascii="Times New Roman" w:hAnsi="Times New Roman"/>
          <w:sz w:val="24"/>
          <w:szCs w:val="24"/>
        </w:rPr>
        <w:footnoteReference w:id="48"/>
      </w:r>
      <w:r>
        <w:commentReference w:id="20"/>
      </w:r>
      <w:r>
        <w:rPr>
          <w:rFonts w:ascii="Times New Roman" w:hAnsi="Times New Roman"/>
          <w:sz w:val="24"/>
          <w:szCs w:val="24"/>
        </w:rPr>
        <w:t>.</w:t>
      </w:r>
    </w:p>
    <w:p>
      <w:pPr>
        <w:autoSpaceDE w:val="0"/>
        <w:autoSpaceDN w:val="0"/>
        <w:adjustRightInd w:val="0"/>
        <w:spacing w:after="0" w:line="480" w:lineRule="auto"/>
        <w:jc w:val="both"/>
        <w:rPr>
          <w:rFonts w:ascii="Arial" w:hAnsi="Arial" w:cs="Arial"/>
          <w:sz w:val="20"/>
          <w:szCs w:val="20"/>
          <w:lang w:val="en-US" w:bidi="he-IL"/>
        </w:rPr>
      </w:pPr>
    </w:p>
    <w:p>
      <w:pPr>
        <w:pStyle w:val="6"/>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pPr>
        <w:spacing w:line="480" w:lineRule="auto"/>
        <w:ind w:firstLine="567"/>
        <w:jc w:val="both"/>
        <w:rPr>
          <w:rFonts w:ascii="Times New Roman" w:hAnsi="Times New Roman"/>
          <w:sz w:val="24"/>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an</w:t>
      </w:r>
      <w:r>
        <w:rPr>
          <w:rStyle w:val="11"/>
          <w:rFonts w:ascii="Times New Roman" w:hAnsi="Times New Roman"/>
          <w:sz w:val="24"/>
        </w:rPr>
        <w:footnoteReference w:id="49"/>
      </w:r>
      <w:r>
        <w:commentReference w:id="21"/>
      </w:r>
      <w:r>
        <w:rPr>
          <w:rFonts w:ascii="Times New Roman" w:hAnsi="Times New Roman"/>
          <w:sz w:val="24"/>
        </w:rPr>
        <w:t>.</w:t>
      </w:r>
    </w:p>
    <w:p>
      <w:pPr>
        <w:spacing w:line="480" w:lineRule="auto"/>
        <w:ind w:firstLine="567"/>
        <w:jc w:val="both"/>
        <w:rPr>
          <w:rFonts w:ascii="Times New Roman" w:hAnsi="Times New Roman"/>
          <w:sz w:val="24"/>
        </w:rPr>
      </w:pPr>
      <w:r>
        <w:rPr>
          <w:rFonts w:ascii="Times New Roman" w:hAnsi="Times New Roman"/>
          <w:sz w:val="24"/>
        </w:rPr>
        <w:t>Dalam iman Kristen orthodox, ketaatan dan kesalehan dicapai dan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Style w:val="11"/>
          <w:rFonts w:ascii="Times New Roman" w:hAnsi="Times New Roman"/>
          <w:sz w:val="24"/>
        </w:rPr>
        <w:footnoteReference w:id="50"/>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Nya. Yang mana sejak dahulu ibadah dan perayaan gereja dibuat untuk mewariskan iman dan semangat jemaat mula-mula.</w:t>
      </w:r>
    </w:p>
    <w:p>
      <w:pPr>
        <w:spacing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pPr>
        <w:spacing w:line="480" w:lineRule="auto"/>
        <w:ind w:firstLine="567"/>
        <w:jc w:val="both"/>
        <w:rPr>
          <w:rFonts w:ascii="Times New Roman" w:hAnsi="Times New Roman"/>
          <w:sz w:val="24"/>
        </w:rPr>
      </w:pPr>
    </w:p>
    <w:p>
      <w:pPr>
        <w:pStyle w:val="6"/>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pPr>
        <w:spacing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Nya Allah Bapa mengasihi Sang Firman sejak kekal melalui RohNy. Allah mencurahkan kasih kepada Sang Firman, begitu juga Sang Firman mengasihi Bapa melalui Roh yang sama</w:t>
      </w:r>
      <w:r>
        <w:rPr>
          <w:rStyle w:val="11"/>
          <w:rFonts w:ascii="Times New Roman" w:hAnsi="Times New Roman"/>
          <w:sz w:val="24"/>
        </w:rPr>
        <w:footnoteReference w:id="51"/>
      </w:r>
      <w:r>
        <w:rPr>
          <w:rFonts w:ascii="Times New Roman" w:hAnsi="Times New Roman"/>
          <w:sz w:val="24"/>
        </w:rPr>
        <w:t xml:space="preserve">. Demikian kekristenan memahami dan mengerti akan kasih Allah melalui karya Yesus Kristus didalam karya keselamatan melalui pengorbanan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tetelestai – sudah selesai), yang mana dalam terjemahan Orthodox Jewis Bible ditulis</w:t>
      </w:r>
      <w:r>
        <w:rPr>
          <w:rFonts w:ascii="SBL Hebrew" w:hAnsi="SBL Hebrew" w:cs="SBL Hebrew"/>
          <w:sz w:val="24"/>
          <w:szCs w:val="20"/>
          <w:lang w:val="en-US" w:bidi="he-IL"/>
        </w:rPr>
        <w:t xml:space="preserve"> </w:t>
      </w:r>
      <w:r>
        <w:rPr>
          <w:rFonts w:ascii="SBL Hebrew" w:hAnsi="SBL Hebrew" w:cs="SBL Hebrew"/>
          <w:sz w:val="24"/>
          <w:szCs w:val="24"/>
          <w:rtl/>
          <w:lang w:val="en-US" w:bidi="he-IL"/>
        </w:rPr>
        <w:t>נִ</w:t>
      </w:r>
      <w:r>
        <w:rPr>
          <w:rFonts w:hint="cs" w:ascii="SBL Hebrew" w:hAnsi="SBL Hebrew" w:cs="SBL Hebrew"/>
          <w:sz w:val="24"/>
          <w:szCs w:val="20"/>
          <w:lang w:val="en-US" w:bidi="he-IL"/>
        </w:rPr>
        <w:t>שׁ</w:t>
      </w:r>
      <w:r>
        <w:rPr>
          <w:rFonts w:hint="cs" w:ascii="SBL Hebrew" w:hAnsi="SBL Hebrew" w:cs="SBL Hebrew"/>
          <w:sz w:val="24"/>
          <w:szCs w:val="24"/>
          <w:rtl/>
          <w:lang w:val="en-US" w:bidi="he-IL"/>
        </w:rPr>
        <w:t>ְ</w:t>
      </w:r>
      <w:r>
        <w:rPr>
          <w:rFonts w:hint="eastAsia" w:ascii="SBL Hebrew" w:hAnsi="SBL Hebrew" w:cs="SBL Hebrew"/>
          <w:sz w:val="24"/>
          <w:szCs w:val="24"/>
          <w:rtl/>
          <w:lang w:val="en-US" w:bidi="he-IL"/>
        </w:rPr>
        <w:t>לָם</w:t>
      </w:r>
      <w:r>
        <w:rPr>
          <w:rFonts w:ascii="SBL Hebrew" w:hAnsi="SBL Hebrew" w:cs="SBL Hebrew"/>
          <w:sz w:val="24"/>
          <w:szCs w:val="20"/>
          <w:lang w:val="en-US" w:bidi="he-IL"/>
        </w:rPr>
        <w:t xml:space="preserve"> </w:t>
      </w:r>
      <w:r>
        <w:rPr>
          <w:rFonts w:ascii="Times New Roman" w:hAnsi="Times New Roman" w:cs="Arial"/>
          <w:sz w:val="24"/>
          <w:szCs w:val="20"/>
          <w:lang w:val="en-US" w:bidi="he-IL"/>
        </w:rPr>
        <w:t>(Nishlam- sudah lunas)</w:t>
      </w:r>
      <w:r>
        <w:rPr>
          <w:rStyle w:val="11"/>
          <w:rFonts w:ascii="Times New Roman" w:hAnsi="Times New Roman" w:cs="Arial"/>
          <w:sz w:val="24"/>
          <w:szCs w:val="20"/>
          <w:lang w:val="en-US" w:bidi="he-IL"/>
        </w:rPr>
        <w:footnoteReference w:id="52"/>
      </w:r>
      <w:r>
        <w:rPr>
          <w:rFonts w:ascii="Times New Roman" w:hAnsi="Times New Roman" w:cs="Arial"/>
          <w:sz w:val="24"/>
          <w:szCs w:val="20"/>
          <w:lang w:val="en-US" w:bidi="he-IL"/>
        </w:rPr>
        <w:t xml:space="preserve">. Dimana kata ini berasal dari kata dasar </w:t>
      </w:r>
      <w:r>
        <w:rPr>
          <w:rFonts w:hint="cs" w:ascii="Times New Roman" w:hAnsi="Times New Roman" w:cs="Arial"/>
          <w:sz w:val="24"/>
          <w:szCs w:val="20"/>
          <w:lang w:val="en-US" w:bidi="he-IL"/>
        </w:rPr>
        <w:t>שׁ</w:t>
      </w:r>
      <w:r>
        <w:rPr>
          <w:rFonts w:hint="cs" w:ascii="Times New Roman" w:hAnsi="Times New Roman" w:cs="Times New Roman"/>
          <w:sz w:val="24"/>
          <w:szCs w:val="24"/>
          <w:rtl/>
          <w:lang w:val="en-US" w:bidi="he-IL"/>
        </w:rPr>
        <w:t>ָ</w:t>
      </w:r>
      <w:r>
        <w:rPr>
          <w:rFonts w:hint="eastAsia" w:ascii="Times New Roman" w:hAnsi="Times New Roman" w:cs="Times New Roman"/>
          <w:sz w:val="24"/>
          <w:szCs w:val="24"/>
          <w:rtl/>
          <w:lang w:val="en-US" w:bidi="he-IL"/>
        </w:rPr>
        <w:t>ל</w:t>
      </w:r>
      <w:r>
        <w:rPr>
          <w:rFonts w:hint="cs" w:ascii="Times New Roman" w:hAnsi="Times New Roman" w:cs="Arial"/>
          <w:sz w:val="24"/>
          <w:szCs w:val="20"/>
          <w:lang w:val="en-US" w:bidi="he-IL"/>
        </w:rPr>
        <w:t>וֹ</w:t>
      </w:r>
      <w:r>
        <w:rPr>
          <w:rFonts w:hint="eastAsia" w:ascii="Times New Roman" w:hAnsi="Times New Roman" w:cs="Times New Roman"/>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Pr>
          <w:rStyle w:val="11"/>
          <w:rFonts w:ascii="Times New Roman" w:hAnsi="Times New Roman" w:cs="Arial"/>
          <w:sz w:val="24"/>
          <w:szCs w:val="20"/>
          <w:lang w:val="en-US" w:bidi="he-IL"/>
        </w:rPr>
        <w:footnoteReference w:id="53"/>
      </w:r>
      <w:r>
        <w:commentReference w:id="22"/>
      </w:r>
      <w:r>
        <w:rPr>
          <w:rFonts w:ascii="Times New Roman" w:hAnsi="Times New Roman" w:cs="Arial"/>
          <w:sz w:val="24"/>
          <w:szCs w:val="20"/>
          <w:lang w:val="en-US" w:bidi="he-IL"/>
        </w:rPr>
        <w:t xml:space="preserve">. </w:t>
      </w:r>
    </w:p>
    <w:p>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Erastus Sabdono, seorang yang beriman adalah seorang yang hidup mengasihi Tuhan secara patuh, yang mana kepatuhan ini didasarkan pada Alkitab. Mengasihi tidak pada satu sisi saja, ia menjelaskan mengasihi Tuhan haruslah dengan segenap hati, jiwa, akal, budi dan kekuatan. Dimana mereka yang mengasihi Tuhan akan dengan totalitas mengabdikan diriNya untuk Tuhan</w:t>
      </w:r>
      <w:r>
        <w:rPr>
          <w:rStyle w:val="11"/>
          <w:rFonts w:ascii="Times New Roman" w:hAnsi="Times New Roman" w:cs="Arial"/>
          <w:sz w:val="24"/>
          <w:szCs w:val="20"/>
          <w:lang w:val="en-US" w:bidi="he-IL"/>
        </w:rPr>
        <w:footnoteReference w:id="54"/>
      </w:r>
      <w:r>
        <w:rPr>
          <w:rFonts w:ascii="Times New Roman" w:hAnsi="Times New Roman" w:cs="Arial"/>
          <w:sz w:val="24"/>
          <w:szCs w:val="20"/>
          <w:lang w:val="en-US" w:bidi="he-IL"/>
        </w:rPr>
        <w:t>. Ia menjelaskan ketidakmauan dalam mempersembahkan hidup kepada Tuhan merupakan salah satu penyebab orang tak mau sepenuhnya mengabdikan diri kepada Tuhan. Orang cenderung egois, mengutamakan keamanan dan kenyamanan pribadi. Sekalipun bersedekah, mereka memberi dalam kelimpahan artinya hidup mereka tidak sungguh-sungguh mengasihi</w:t>
      </w:r>
      <w:r>
        <w:rPr>
          <w:rStyle w:val="11"/>
          <w:rFonts w:ascii="Times New Roman" w:hAnsi="Times New Roman" w:cs="Arial"/>
          <w:sz w:val="24"/>
          <w:szCs w:val="20"/>
          <w:lang w:val="en-US" w:bidi="he-IL"/>
        </w:rPr>
        <w:footnoteReference w:id="55"/>
      </w:r>
      <w:r>
        <w:commentReference w:id="23"/>
      </w:r>
      <w:r>
        <w:rPr>
          <w:rFonts w:ascii="Times New Roman" w:hAnsi="Times New Roman" w:cs="Arial"/>
          <w:sz w:val="24"/>
          <w:szCs w:val="20"/>
          <w:lang w:val="en-US" w:bidi="he-IL"/>
        </w:rPr>
        <w:t>.</w:t>
      </w:r>
    </w:p>
    <w:p>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alam Hukum Kasih salah satunya menyebutkan bahwa kasihilah sesamamu manusia seperti dirimu sendiri. Maksudnya  seorang diminta untuk bukan sekedar menyapa, tersenyum sewaktu saudara atau orang lain berada disekirat mereka. Namun lebih dari itu Yesus menginginkan setiap umatNya untuk memerhatikan, menaruh kasih, pengertian, hidup berbagi serta perduli. Seperti yang dijelaskan dalam Kisah Para Rasul 2:41-47 dimana jemaat mula-mula bersatu hati, sama-sama hidup dan saling mencukupi serta sama-sama bertekun dalam Allah.</w:t>
      </w:r>
    </w:p>
    <w:p>
      <w:pPr>
        <w:spacing w:line="480" w:lineRule="auto"/>
        <w:ind w:firstLine="567"/>
        <w:jc w:val="both"/>
        <w:rPr>
          <w:rFonts w:ascii="Times New Roman" w:hAnsi="Times New Roman" w:cs="Arial"/>
          <w:sz w:val="24"/>
          <w:szCs w:val="20"/>
          <w:lang w:val="en-US" w:bidi="he-IL"/>
        </w:rPr>
      </w:pPr>
    </w:p>
    <w:p>
      <w:pPr>
        <w:pStyle w:val="6"/>
        <w:numPr>
          <w:ilvl w:val="0"/>
          <w:numId w:val="11"/>
        </w:numPr>
        <w:spacing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pPr>
        <w:spacing w:line="480" w:lineRule="auto"/>
        <w:ind w:firstLine="567"/>
        <w:jc w:val="both"/>
        <w:rPr>
          <w:rFonts w:ascii="Times New Roman" w:hAnsi="Times New Roman"/>
          <w:sz w:val="24"/>
        </w:rPr>
      </w:pPr>
      <w:r>
        <w:rPr>
          <w:rFonts w:ascii="Times New Roman" w:hAnsi="Times New Roman"/>
          <w:sz w:val="24"/>
        </w:rPr>
        <w:t>Penting bagi orang percaya untuk menjadi seperti Yesus. Hal ini dapat dimulai dengan memahami bahwa Yesus adalah gambar Allah yang sempurna. Dia mengajari kita siapa Bapa itu dan bagaimana Bapa mengasihi kita. Dia juga memberikan teladan hidup dalam pelayanan, kebijaksanaan, dan kebaikan. Kita harus mengenali siapa Yesus dan meniru kehidupannya untuk menjadi seperti dia. Saat kita mulai meneladani kehidupan Yesus, orang-orang di sekitar kita akan melihat dan merasakan kehadiran Tuhan dalam hidup kita</w:t>
      </w:r>
      <w:r>
        <w:rPr>
          <w:rStyle w:val="11"/>
          <w:rFonts w:ascii="Times New Roman" w:hAnsi="Times New Roman"/>
          <w:sz w:val="24"/>
        </w:rPr>
        <w:footnoteReference w:id="56"/>
      </w:r>
      <w:r>
        <w:commentReference w:id="24"/>
      </w:r>
      <w:r>
        <w:rPr>
          <w:rFonts w:ascii="Times New Roman" w:hAnsi="Times New Roman"/>
          <w:sz w:val="24"/>
        </w:rPr>
        <w:t>.</w:t>
      </w:r>
    </w:p>
    <w:p>
      <w:pPr>
        <w:spacing w:line="480" w:lineRule="auto"/>
        <w:ind w:firstLine="567"/>
        <w:jc w:val="both"/>
        <w:rPr>
          <w:rFonts w:ascii="Times New Roman" w:hAnsi="Times New Roman"/>
          <w:sz w:val="24"/>
        </w:rPr>
      </w:pPr>
      <w:r>
        <w:rPr>
          <w:rFonts w:ascii="Times New Roman" w:hAnsi="Times New Roman"/>
          <w:sz w:val="24"/>
        </w:rPr>
        <w:t>Kristus Yesus menghendaki setiap orang yang percaya pada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Style w:val="11"/>
          <w:rFonts w:ascii="Times New Roman" w:hAnsi="Times New Roman"/>
          <w:sz w:val="24"/>
        </w:rPr>
        <w:footnoteReference w:id="57"/>
      </w:r>
      <w:r>
        <w:commentReference w:id="25"/>
      </w:r>
      <w:r>
        <w:rPr>
          <w:rFonts w:ascii="Times New Roman" w:hAnsi="Times New Roman"/>
          <w:sz w:val="24"/>
        </w:rPr>
        <w:t>.</w:t>
      </w:r>
    </w:p>
    <w:p>
      <w:pPr>
        <w:spacing w:line="480" w:lineRule="auto"/>
        <w:ind w:firstLine="567"/>
        <w:jc w:val="both"/>
        <w:rPr>
          <w:rFonts w:ascii="Times New Roman" w:hAnsi="Times New Roman"/>
          <w:sz w:val="24"/>
        </w:rPr>
      </w:pPr>
      <w:r>
        <w:rPr>
          <w:rFonts w:ascii="Times New Roman" w:hAnsi="Times New Roman"/>
          <w:sz w:val="24"/>
        </w:rPr>
        <w:t>Dalam bukunya “The Life You’ve Always Wanted: Spiritual Disciplines for Ordinary People”, John Ortberg menjelaskan “Ketika seseorang meniru kita, mereka melihat hidup kita, bukan hanya kata-kata kita. Dan saat kita membentuk orang lain, kita perlu menyadari bahwa mereka memperhatikan kehidupan kita, bukan hanya nasihat yang kita berikan. Peniru mempercayakan hidupnya kepada kita”</w:t>
      </w:r>
      <w:r>
        <w:rPr>
          <w:rStyle w:val="11"/>
          <w:rFonts w:ascii="Times New Roman" w:hAnsi="Times New Roman"/>
          <w:sz w:val="24"/>
        </w:rPr>
        <w:footnoteReference w:id="58"/>
      </w:r>
      <w:r>
        <w:rPr>
          <w:rFonts w:ascii="Times New Roman" w:hAnsi="Times New Roman"/>
          <w:sz w:val="24"/>
        </w:rPr>
        <w:t>. Dimana penulis memahami bahwa keteladan selalu lekat dengan kehidupan seseorang. Hal ini berlaku pada orang percaya dimana melihat Kristus Yesus sebagai Tuhan saja melainkan sebagai tokoh yang memberikan contoh moral, budi luhur dan kemanusia serta kesalehan dalam Tuhan.</w:t>
      </w:r>
    </w:p>
    <w:p>
      <w:pPr>
        <w:spacing w:line="480" w:lineRule="auto"/>
        <w:ind w:firstLine="567"/>
        <w:jc w:val="both"/>
        <w:rPr>
          <w:rFonts w:ascii="Times New Roman" w:hAnsi="Times New Roman"/>
          <w:sz w:val="24"/>
        </w:rPr>
      </w:pPr>
      <w:r>
        <w:rPr>
          <w:rFonts w:ascii="Times New Roman" w:hAnsi="Times New Roman"/>
          <w:sz w:val="24"/>
        </w:rPr>
        <w:t>Ia juga menambakan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ulis memahami bahwa keteladanan akan dapat dibedakan salah satunya dengan melihat orang tersebut bertingkah berlebihan atau membual atau tulus dan jujur. Ketika orang memberikan atau menampakan kejujuran tanpa sembunyi-sembunyi artinya orang tersebut memiliki pribadi yang baik serta patut menjadi teladan, contohnya Yesus tidak sungkan berkumpul dengan kumpulan orang berdosa dan tersisihkan.</w:t>
      </w:r>
    </w:p>
    <w:p>
      <w:pPr>
        <w:spacing w:line="480" w:lineRule="auto"/>
        <w:ind w:firstLine="567"/>
        <w:jc w:val="both"/>
        <w:rPr>
          <w:rFonts w:ascii="Times New Roman" w:hAnsi="Times New Roman"/>
          <w:sz w:val="24"/>
        </w:rPr>
      </w:pPr>
    </w:p>
    <w:p>
      <w:pPr>
        <w:pStyle w:val="5"/>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Tinjauan Pertumbuhan pengenalan akan Allah</w:t>
      </w:r>
    </w:p>
    <w:p>
      <w:pPr>
        <w:pStyle w:val="6"/>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Iman</w:t>
      </w:r>
    </w:p>
    <w:p>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Pr>
          <w:rStyle w:val="11"/>
          <w:rFonts w:ascii="Times New Roman" w:hAnsi="Times New Roman"/>
          <w:sz w:val="24"/>
          <w:szCs w:val="24"/>
        </w:rPr>
        <w:footnoteReference w:id="59"/>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pisteuo) yaitu percaya, kepercayaan. Kata kerja pisteuo ini sering diikuti dengan "bahwa", yang menunjukkan bahwa obyek-obyek iman adalah realitas-realitas tertentu. Seperti pada Yohanes 8:24 dimana Yesus Kristus menjelaskan kepada orang Yahudi akan kematian akan dosa bila tak percaya kepada Yesus. Juga Matius 21:32 dimana dikaitkan dengan tindakan pengumut cukai, pesundal yang mau percaya kepada Yesus</w:t>
      </w:r>
      <w:r>
        <w:rPr>
          <w:rStyle w:val="11"/>
          <w:rFonts w:ascii="Times New Roman" w:hAnsi="Times New Roman" w:cs="Arial"/>
          <w:color w:val="000000"/>
          <w:sz w:val="24"/>
          <w:szCs w:val="24"/>
        </w:rPr>
        <w:footnoteReference w:id="60"/>
      </w:r>
      <w:r>
        <w:rPr>
          <w:rFonts w:ascii="Times New Roman" w:hAnsi="Times New Roman" w:cs="Arial"/>
          <w:color w:val="000000"/>
          <w:sz w:val="24"/>
          <w:szCs w:val="24"/>
        </w:rPr>
        <w:t>. Yang artinya percaya akan berita sukacita dan mau menerima dampak dari tindakan percaya.</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pistei) memiliki kasus datif feminin tunggal</w:t>
      </w:r>
      <w:r>
        <w:rPr>
          <w:rStyle w:val="11"/>
          <w:rFonts w:ascii="Times New Roman" w:hAnsi="Times New Roman" w:cs="Arial"/>
          <w:sz w:val="24"/>
          <w:szCs w:val="20"/>
          <w:lang w:val="en-US" w:bidi="he-IL"/>
        </w:rPr>
        <w:footnoteReference w:id="61"/>
      </w:r>
      <w:r>
        <w:rPr>
          <w:rFonts w:ascii="Times New Roman" w:hAnsi="Times New Roman" w:cs="Arial"/>
          <w:sz w:val="24"/>
          <w:szCs w:val="20"/>
          <w:lang w:val="en-US" w:bidi="he-IL"/>
        </w:rPr>
        <w:t>. Yang mana datif memiliki fungsi salah satunya menunjukan instrumen atau sarana serta maksud dari sebuah tindakan</w:t>
      </w:r>
      <w:r>
        <w:rPr>
          <w:rStyle w:val="11"/>
          <w:rFonts w:ascii="Times New Roman" w:hAnsi="Times New Roman" w:cs="Arial"/>
          <w:sz w:val="24"/>
          <w:szCs w:val="20"/>
          <w:lang w:val="en-US" w:bidi="he-IL"/>
        </w:rPr>
        <w:footnoteReference w:id="62"/>
      </w:r>
      <w:r>
        <w:rPr>
          <w:rFonts w:ascii="Times New Roman" w:hAnsi="Times New Roman" w:cs="Arial"/>
          <w:sz w:val="24"/>
          <w:szCs w:val="20"/>
          <w:lang w:val="en-US" w:bidi="he-IL"/>
        </w:rPr>
        <w:t>. Dimana pada ayat ini iman dipakai untuk menunjukan atau mengarahkan serta menambahkan kepada orang percaya yaitu kebajikan (areten : akusatif feminine tunggal).</w:t>
      </w:r>
    </w:p>
    <w:p>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Hal ini menandakan iman Kristen yang benar, kuat, setia dan yakin percaya kepada Firman Tuhan yaitu Yesus Kristus haruslah dilekatkan dengan kepribadian yang baik. Kesadaran akan keyakinan dan kepercayaan kepada Yesus Kristus mesti terwujud dalam tindak dan respon yang benar dalam nilai dan prinsip Kristen berdasarkan Alkitab.</w:t>
      </w:r>
    </w:p>
    <w:p>
      <w:pPr>
        <w:rPr>
          <w:sz w:val="24"/>
        </w:rPr>
      </w:pPr>
    </w:p>
    <w:p>
      <w:pPr>
        <w:pStyle w:val="6"/>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Kebajikan</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 xml:space="preserve">(areten)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Pr>
          <w:rStyle w:val="11"/>
          <w:rFonts w:ascii="Times New Roman" w:hAnsi="Times New Roman" w:cs="Arial"/>
          <w:sz w:val="24"/>
          <w:szCs w:val="20"/>
          <w:lang w:val="en-US" w:bidi="he-IL"/>
        </w:rPr>
        <w:footnoteReference w:id="63"/>
      </w:r>
      <w:r>
        <w:rPr>
          <w:rFonts w:ascii="Times New Roman" w:hAnsi="Times New Roman" w:cs="Arial"/>
          <w:sz w:val="24"/>
          <w:szCs w:val="20"/>
          <w:lang w:val="en-US" w:bidi="he-IL"/>
        </w:rPr>
        <w:t xml:space="preserve">. Melihat dari kata sebelumnya yang memberikan arahan perintah untuk berusaha aktif menambahkan kepada iman, kebajikan menjadi suatu moral yang penting yang harus ditempatkan khusus dalam prioritas orang percaya. </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Donald Guthrie, iman dan kebajikan tidak dapat dipisahkan. Adab atau budi pekerti Kristen harus didasarkan pada iman Kristen yang sejati. Adab atau budi pekerti Kristen tidak dapat dipisahkan dari iman, karena adab atau moral Kristen yang sejati didasarkan pada keyakinan bahwa Kristus adalah Tuhan dan Juruselamat. Oleh karena itu, moralitas Kristiani yang baik dan benar hanya dapat dicapai melalui iman yang teguh kepada Yesus Kristus. Adab, budi pekerti atau moral Kristiani yang otentik hanya dapat dicapai melalui iman yang teguh kepada Yesus Kristus dan penerapan pemahaman Kristiani dalam kehidupan sehari-hari</w:t>
      </w:r>
      <w:r>
        <w:rPr>
          <w:rStyle w:val="11"/>
          <w:rFonts w:ascii="Times New Roman" w:hAnsi="Times New Roman" w:cs="Arial"/>
          <w:sz w:val="24"/>
          <w:szCs w:val="20"/>
          <w:lang w:val="en-US" w:bidi="he-IL"/>
        </w:rPr>
        <w:footnoteReference w:id="64"/>
      </w:r>
      <w:r>
        <w:commentReference w:id="26"/>
      </w:r>
      <w:r>
        <w:rPr>
          <w:rFonts w:ascii="Times New Roman" w:hAnsi="Times New Roman" w:cs="Arial"/>
          <w:sz w:val="24"/>
          <w:szCs w:val="20"/>
          <w:lang w:val="en-US" w:bidi="he-IL"/>
        </w:rPr>
        <w:t>.</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emikian juga pendapat Michael Green yang mengatakan bahwa arete merujuk pada kualitas lain yang terkait dengan kebaikan seperti kekuatan dan keberanian. Arete haruslah diperjuangkan dengan sungguh-sungguh. Karena hal ini membawa keberhasilan dalam kerohanian dan membantu dalam mencapai kesempurnaan dalam Kristus Yesus</w:t>
      </w:r>
      <w:r>
        <w:rPr>
          <w:rStyle w:val="11"/>
          <w:rFonts w:ascii="Times New Roman" w:hAnsi="Times New Roman" w:cs="Arial"/>
          <w:sz w:val="24"/>
          <w:szCs w:val="20"/>
          <w:lang w:val="en-US" w:bidi="he-IL"/>
        </w:rPr>
        <w:footnoteReference w:id="65"/>
      </w:r>
      <w:r>
        <w:commentReference w:id="27"/>
      </w:r>
      <w:r>
        <w:rPr>
          <w:rFonts w:ascii="Times New Roman" w:hAnsi="Times New Roman" w:cs="Arial"/>
          <w:sz w:val="24"/>
          <w:szCs w:val="20"/>
          <w:lang w:val="en-US" w:bidi="he-IL"/>
        </w:rPr>
        <w:t>.</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Namun Bauckham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Pr>
          <w:rStyle w:val="11"/>
          <w:rFonts w:ascii="Times New Roman" w:hAnsi="Times New Roman" w:cs="Arial"/>
          <w:sz w:val="24"/>
          <w:szCs w:val="20"/>
          <w:lang w:val="en-US" w:bidi="he-IL"/>
        </w:rPr>
        <w:footnoteReference w:id="66"/>
      </w:r>
      <w:r>
        <w:commentReference w:id="28"/>
      </w:r>
      <w:r>
        <w:rPr>
          <w:rFonts w:ascii="Times New Roman" w:hAnsi="Times New Roman" w:cs="Arial"/>
          <w:sz w:val="24"/>
          <w:szCs w:val="20"/>
          <w:lang w:val="en-US" w:bidi="he-IL"/>
        </w:rPr>
        <w:t>.</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kebajikan adab, budi pekerti, kebajikan moral yang penting dimiliki dan diperjuangkan orang percaya. Kebajikan ini tidak hanya mencakup aspek etika, tetapi juga melibatkan keunggulan di bidang lain, seperti pengetahuan, pengalaman spiritual, dan keberanian. Dalam konteks ayat ini, "arete" adalah salah satu kualitas moral dan spiritual yang harus ditambahkan dalam kehidupan orang Kristen untuk mencapai kesempurnaan dalam Kristus.</w:t>
      </w:r>
    </w:p>
    <w:p>
      <w:pPr>
        <w:autoSpaceDE w:val="0"/>
        <w:autoSpaceDN w:val="0"/>
        <w:adjustRightInd w:val="0"/>
        <w:spacing w:after="0" w:line="480" w:lineRule="auto"/>
        <w:ind w:firstLine="567"/>
        <w:jc w:val="both"/>
        <w:rPr>
          <w:rFonts w:ascii="Times New Roman" w:hAnsi="Times New Roman" w:cs="Arial"/>
          <w:sz w:val="24"/>
          <w:szCs w:val="20"/>
          <w:lang w:val="en-US" w:bidi="he-IL"/>
        </w:rPr>
      </w:pPr>
    </w:p>
    <w:p>
      <w:pPr>
        <w:pStyle w:val="6"/>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etahuan</w:t>
      </w:r>
    </w:p>
    <w:p>
      <w:pPr>
        <w:spacing w:line="480" w:lineRule="auto"/>
        <w:ind w:firstLine="567"/>
        <w:jc w:val="both"/>
        <w:rPr>
          <w:rFonts w:ascii="Times New Roman" w:hAnsi="Times New Roman" w:cs="Arial"/>
          <w:color w:val="000000"/>
          <w:sz w:val="24"/>
          <w:szCs w:val="24"/>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Style w:val="11"/>
          <w:rFonts w:ascii="Times New Roman" w:hAnsi="Times New Roman" w:cs="Cambria"/>
          <w:color w:val="000000"/>
          <w:sz w:val="24"/>
          <w:szCs w:val="24"/>
        </w:rPr>
        <w:footnoteReference w:id="67"/>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γινωσκω (ginosko) artinya menyadari, mengetahui, mengerti. Namun yang membedakan dengan gnosis ialah kata ini lebih menjelaskan akan belajar untuk mengetahui, memperoleh pengetahuan dengan cara mengamati, memahami, memahami, memahami dalam arti mengetahui. Sedang gnosis sendiri ialah pengetahuan yang didapat dari pengalaman yang memberikan bimbingan yang baik. Pengetahuan yang baik ialah pengetahuan yang bukan semata-mata fakta berdasarkan penelitan dunia melainkan mengenal akan kasih Allah yang lengkap dan utuh. Yang mengarahkan orang percaya hnya sekedar tahu secara intelek tetapi diarahkan kepada ketaatan kepada Firman Tuhan</w:t>
      </w:r>
      <w:r>
        <w:rPr>
          <w:rStyle w:val="11"/>
          <w:rFonts w:ascii="Times New Roman" w:hAnsi="Times New Roman" w:cs="Arial"/>
          <w:color w:val="000000"/>
          <w:sz w:val="24"/>
          <w:szCs w:val="24"/>
        </w:rPr>
        <w:footnoteReference w:id="68"/>
      </w:r>
      <w:r>
        <w:commentReference w:id="29"/>
      </w:r>
      <w:r>
        <w:rPr>
          <w:rFonts w:ascii="Times New Roman" w:hAnsi="Times New Roman" w:cs="Arial"/>
          <w:color w:val="000000"/>
          <w:sz w:val="24"/>
          <w:szCs w:val="24"/>
        </w:rPr>
        <w:t>.</w:t>
      </w:r>
    </w:p>
    <w:p>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laras dengan pendapat Raymond C. Kelcy terkait pengetahuan, ia menyatakan bahwa pengetahuan yang benar mengaku pada pemahaman akan kehendak Allah. Serta pengetahuan yang benar mengarahkan seorang pada pengendalian diri yang mengacu pada penguasaan gairah dan selera</w:t>
      </w:r>
      <w:r>
        <w:rPr>
          <w:rStyle w:val="11"/>
          <w:rFonts w:ascii="Times New Roman" w:hAnsi="Times New Roman" w:cs="Arial"/>
          <w:color w:val="000000"/>
          <w:sz w:val="24"/>
          <w:szCs w:val="24"/>
        </w:rPr>
        <w:footnoteReference w:id="69"/>
      </w:r>
      <w:r>
        <w:rPr>
          <w:rFonts w:ascii="Times New Roman" w:hAnsi="Times New Roman" w:cs="Arial"/>
          <w:color w:val="000000"/>
          <w:sz w:val="24"/>
          <w:szCs w:val="24"/>
        </w:rPr>
        <w:t>.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Pr>
          <w:rStyle w:val="11"/>
          <w:rFonts w:ascii="Times New Roman" w:hAnsi="Times New Roman" w:cs="Arial"/>
          <w:color w:val="000000"/>
          <w:sz w:val="24"/>
          <w:szCs w:val="24"/>
        </w:rPr>
        <w:footnoteReference w:id="70"/>
      </w:r>
      <w:r>
        <w:commentReference w:id="30"/>
      </w:r>
      <w:r>
        <w:rPr>
          <w:rFonts w:ascii="Times New Roman" w:hAnsi="Times New Roman" w:cs="Arial"/>
          <w:color w:val="000000"/>
          <w:sz w:val="24"/>
          <w:szCs w:val="24"/>
        </w:rPr>
        <w:t>.</w:t>
      </w:r>
    </w:p>
    <w:p>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pPr>
        <w:spacing w:line="480" w:lineRule="auto"/>
        <w:ind w:firstLine="567"/>
        <w:jc w:val="both"/>
        <w:rPr>
          <w:rFonts w:ascii="Times New Roman" w:hAnsi="Times New Roman"/>
          <w:sz w:val="24"/>
        </w:rPr>
      </w:pPr>
    </w:p>
    <w:p>
      <w:pPr>
        <w:pStyle w:val="6"/>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uasaan Diri</w:t>
      </w:r>
    </w:p>
    <w:p>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egkrateia) yang artinya penguasaaan diri. Yang mana kata ini selalu dijelaskan dalam kebajikan seorang yang menguasai keinginan, gairah dan nafsu</w:t>
      </w:r>
      <w:r>
        <w:rPr>
          <w:rStyle w:val="11"/>
          <w:rFonts w:ascii="Times New Roman" w:hAnsi="Times New Roman" w:cs="Cambria"/>
          <w:bCs/>
          <w:sz w:val="24"/>
          <w:lang w:val="en-US" w:bidi="he-IL"/>
        </w:rPr>
        <w:footnoteReference w:id="71"/>
      </w:r>
      <w:r>
        <w:rPr>
          <w:rFonts w:ascii="Times New Roman" w:hAnsi="Times New Roman" w:cs="Cambria"/>
          <w:bCs/>
          <w:sz w:val="24"/>
          <w:lang w:val="en-US" w:bidi="he-IL"/>
        </w:rPr>
        <w:t>. Serta dikaitkan dengan dominasi didalam yaitu pengendalian diri. Bagi orang percaya, pengendalian diri hanya bisa dicapai dengan kuasa dan pengenalan akan Allah, pengendalian diri juga disebutkan dalam buah Roh di Galatia 5:23.</w:t>
      </w:r>
    </w:p>
    <w:p>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Pengendalian diri adalah cara seorang untuk menjaga diri godaan hawa nafsu. Greorus Agung menerangkan penguasaan diri dalam bentuk berpuasa, dimana seorang akan benar-benar hati-hati agar tidak tenggelam dalam hawa nafsu. Seorang akan mudah mematikan daging namun pada saat yang sama menjadi tidak sabaran dalam bertekun. Maksudnya ialah orang boleh melakukan latihan ataupun sesuatu untuk mengendalikan diri namun bila dijalankan dengan tidak sabaran akan membuat seorang jauh dari penguasaan diri</w:t>
      </w:r>
      <w:r>
        <w:rPr>
          <w:rStyle w:val="11"/>
          <w:rFonts w:ascii="Times New Roman" w:hAnsi="Times New Roman" w:cs="Cambria"/>
          <w:bCs/>
          <w:sz w:val="24"/>
          <w:lang w:val="en-US" w:bidi="he-IL"/>
        </w:rPr>
        <w:footnoteReference w:id="72"/>
      </w:r>
      <w:r>
        <w:commentReference w:id="31"/>
      </w:r>
      <w:r>
        <w:rPr>
          <w:rFonts w:ascii="Times New Roman" w:hAnsi="Times New Roman" w:cs="Cambria"/>
          <w:bCs/>
          <w:sz w:val="24"/>
          <w:lang w:val="en-US" w:bidi="he-IL"/>
        </w:rPr>
        <w:t xml:space="preserve">. </w:t>
      </w:r>
    </w:p>
    <w:p>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Pr>
          <w:rStyle w:val="11"/>
          <w:rFonts w:ascii="Times New Roman" w:hAnsi="Times New Roman" w:cs="Cambria"/>
          <w:bCs/>
          <w:sz w:val="24"/>
          <w:lang w:val="en-US" w:bidi="he-IL"/>
        </w:rPr>
        <w:footnoteReference w:id="73"/>
      </w:r>
      <w:r>
        <w:rPr>
          <w:rFonts w:ascii="Times New Roman" w:hAnsi="Times New Roman" w:cs="Cambria"/>
          <w:bCs/>
          <w:sz w:val="24"/>
          <w:lang w:val="en-US" w:bidi="he-IL"/>
        </w:rPr>
        <w:t>. Dalam 2 Petrus menjelaskan bahwa pengendalian diri adalah kebalikan dari sifat pada guru palsu yang suka dalam hawa nafsu. Dalam Perjanjian Baru konsenp pengendalian diri bersifat instruktif atau perintah, contohnya pada 1 Korintus 7:9 penguasaan diri akan hawa nafsu; Kisah Para Rasul 24:25 dimana Paulus berbicara tentang kebenaran, penguasaan diri dan penghakiman. Juga dalam 1 Korintus 9:25 yaitu menguasai diri dalam bertekun. Yang menegaskan penguasaan diri merupakan bagian yang penting dan harus dengan penuh kesungguhan dalam menjalankannya</w:t>
      </w:r>
      <w:r>
        <w:rPr>
          <w:rStyle w:val="11"/>
          <w:rFonts w:ascii="Times New Roman" w:hAnsi="Times New Roman" w:cs="Cambria"/>
          <w:bCs/>
          <w:sz w:val="24"/>
          <w:lang w:val="en-US" w:bidi="he-IL"/>
        </w:rPr>
        <w:footnoteReference w:id="74"/>
      </w:r>
      <w:r>
        <w:commentReference w:id="32"/>
      </w:r>
      <w:r>
        <w:rPr>
          <w:rFonts w:ascii="Times New Roman" w:hAnsi="Times New Roman" w:cs="Cambria"/>
          <w:bCs/>
          <w:sz w:val="24"/>
          <w:lang w:val="en-US" w:bidi="he-IL"/>
        </w:rPr>
        <w:t>.</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Cambria"/>
          <w:bCs/>
          <w:sz w:val="24"/>
          <w:lang w:val="en-US" w:bidi="he-IL"/>
        </w:rPr>
        <w:t>Sehingga penguasaan diri ialah suatu upaya untuk menjaga diri lepas dari pengaruh dosa yaitu keinginan duniawi dan hawa nasfu, yang dalam penghayatannya dilakukan dengan penuh ketekuna dan kesabaran untuk menjadi serupa dengan Kristus Yesus. Dimana orang percaya menaruh hidup untuk dipimpin Roh untuk memperoleh hidup (Roma 8:13).</w:t>
      </w:r>
    </w:p>
    <w:p>
      <w:pPr>
        <w:autoSpaceDE w:val="0"/>
        <w:autoSpaceDN w:val="0"/>
        <w:adjustRightInd w:val="0"/>
        <w:spacing w:after="0" w:line="480" w:lineRule="auto"/>
        <w:jc w:val="both"/>
        <w:rPr>
          <w:rFonts w:ascii="Times New Roman" w:hAnsi="Times New Roman" w:cs="Arial"/>
          <w:sz w:val="24"/>
          <w:szCs w:val="20"/>
          <w:lang w:val="en-US" w:bidi="he-IL"/>
        </w:rPr>
      </w:pPr>
    </w:p>
    <w:p>
      <w:pPr>
        <w:pStyle w:val="6"/>
        <w:numPr>
          <w:ilvl w:val="0"/>
          <w:numId w:val="12"/>
        </w:numPr>
        <w:spacing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pPr>
        <w:autoSpaceDE w:val="0"/>
        <w:autoSpaceDN w:val="0"/>
        <w:adjustRightInd w:val="0"/>
        <w:spacing w:after="0" w:line="480" w:lineRule="auto"/>
        <w:ind w:firstLine="567"/>
        <w:jc w:val="both"/>
        <w:rPr>
          <w:rFonts w:ascii="Times New Roman" w:hAnsi="Times New Roman" w:cs="Cambria"/>
          <w:color w:val="000000"/>
          <w:sz w:val="24"/>
          <w:szCs w:val="29"/>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artinya kasih persaudaraan (antara seorang Kristen dengan yang lainnya)</w:t>
      </w:r>
      <w:r>
        <w:rPr>
          <w:rStyle w:val="11"/>
          <w:rFonts w:ascii="Times New Roman" w:hAnsi="Times New Roman" w:cs="SBL Greek"/>
          <w:sz w:val="24"/>
          <w:szCs w:val="24"/>
          <w:lang w:val="en-US" w:bidi="he-IL"/>
        </w:rPr>
        <w:footnoteReference w:id="75"/>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11"/>
          <w:rFonts w:ascii="Times New Roman" w:hAnsi="Times New Roman" w:cs="Cambria"/>
          <w:color w:val="000000"/>
          <w:sz w:val="24"/>
          <w:szCs w:val="29"/>
        </w:rPr>
        <w:footnoteReference w:id="76"/>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lebih mengarah kepada tindakan mengasihi kepada sesama dalam arti seiman</w:t>
      </w:r>
      <w:r>
        <w:rPr>
          <w:rStyle w:val="11"/>
          <w:rFonts w:ascii="Times New Roman" w:hAnsi="Times New Roman" w:cs="SBL Greek"/>
          <w:sz w:val="24"/>
          <w:szCs w:val="24"/>
          <w:lang w:val="en-US" w:bidi="he-IL"/>
        </w:rPr>
        <w:footnoteReference w:id="77"/>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Style w:val="11"/>
          <w:rFonts w:ascii="Times New Roman" w:hAnsi="Times New Roman" w:cs="Cambria"/>
          <w:color w:val="000000"/>
          <w:sz w:val="24"/>
          <w:szCs w:val="29"/>
        </w:rPr>
        <w:footnoteReference w:id="78"/>
      </w:r>
      <w:r>
        <w:commentReference w:id="33"/>
      </w:r>
      <w:r>
        <w:rPr>
          <w:rFonts w:ascii="Times New Roman" w:hAnsi="Times New Roman" w:cs="Cambria"/>
          <w:color w:val="000000"/>
          <w:sz w:val="24"/>
          <w:szCs w:val="29"/>
        </w:rPr>
        <w:t>.</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Pada 2 Petrus 1:7 dikalimat  “</w:t>
      </w:r>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Yunaninya ada kata </w:t>
      </w:r>
      <w:r>
        <w:rPr>
          <w:rFonts w:ascii="Cambria" w:hAnsi="Cambria" w:cs="Cambria"/>
          <w:i/>
          <w:iCs/>
          <w:color w:val="000000"/>
          <w:sz w:val="24"/>
          <w:szCs w:val="24"/>
        </w:rPr>
        <w:t>εν</w:t>
      </w:r>
      <w:r>
        <w:rPr>
          <w:rFonts w:ascii="Cambria" w:hAnsi="Cambria" w:cs="Cambria"/>
          <w:color w:val="000000"/>
          <w:sz w:val="24"/>
          <w:szCs w:val="24"/>
        </w:rPr>
        <w:t xml:space="preserve">  yaitu kata </w:t>
      </w:r>
      <w:r>
        <w:rPr>
          <w:rFonts w:ascii="Times New Roman" w:hAnsi="Times New Roman" w:cs="Arial"/>
          <w:sz w:val="24"/>
          <w:szCs w:val="20"/>
          <w:lang w:val="en-US" w:bidi="he-IL"/>
        </w:rPr>
        <w:t>penghubung yang artinya di, didalam, diantara, dikalangan, pada, kedalam</w:t>
      </w:r>
      <w:r>
        <w:rPr>
          <w:rStyle w:val="11"/>
          <w:rFonts w:ascii="Times New Roman" w:hAnsi="Times New Roman" w:cs="Arial"/>
          <w:sz w:val="24"/>
          <w:szCs w:val="20"/>
          <w:lang w:val="en-US" w:bidi="he-IL"/>
        </w:rPr>
        <w:footnoteReference w:id="79"/>
      </w:r>
      <w:r>
        <w:rPr>
          <w:rFonts w:ascii="Times New Roman" w:hAnsi="Times New Roman" w:cs="Arial"/>
          <w:sz w:val="24"/>
          <w:szCs w:val="20"/>
          <w:lang w:val="en-US" w:bidi="he-IL"/>
        </w:rPr>
        <w:t>. Maksudnya orang percaya harus menambahkan kedalam dirinya atau kepada kasih persaudaraan yaitu kasih akan semua orang.</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Dimana </w:t>
      </w:r>
      <w:r>
        <w:rPr>
          <w:rFonts w:ascii="Times New Roman" w:hAnsi="Times New Roman" w:cs="Times New Roman"/>
          <w:sz w:val="24"/>
          <w:szCs w:val="24"/>
          <w:lang w:val="en-US" w:bidi="he-IL"/>
        </w:rPr>
        <w:t xml:space="preserve">agapen memiliki arti yang berbeda dengan philadelphia,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Pr>
          <w:rStyle w:val="11"/>
          <w:rFonts w:ascii="Times New Roman" w:hAnsi="Times New Roman" w:cs="Arial"/>
          <w:sz w:val="24"/>
          <w:szCs w:val="20"/>
          <w:lang w:val="en-US" w:bidi="he-IL"/>
        </w:rPr>
        <w:footnoteReference w:id="80"/>
      </w:r>
      <w:r>
        <w:commentReference w:id="34"/>
      </w:r>
      <w:r>
        <w:rPr>
          <w:rFonts w:ascii="Times New Roman" w:hAnsi="Times New Roman" w:cs="Arial"/>
          <w:sz w:val="24"/>
          <w:szCs w:val="20"/>
          <w:lang w:val="en-US" w:bidi="he-IL"/>
        </w:rPr>
        <w:t xml:space="preserve">. </w:t>
      </w:r>
    </w:p>
    <w:p>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Kata agape dan philia memiliki kaitannya dengan Yohanes 21:15-17 dimana terdapat kata kerja agapo (</w:t>
      </w:r>
      <w:r>
        <w:rPr>
          <w:rFonts w:ascii="SBL Greek" w:hAnsi="SBL Greek" w:cs="SBL Greek"/>
          <w:sz w:val="24"/>
          <w:szCs w:val="24"/>
          <w:lang w:val="el-GR" w:bidi="he-IL"/>
        </w:rPr>
        <w:t>ἀγαπάω</w:t>
      </w:r>
      <w:r>
        <w:rPr>
          <w:rFonts w:ascii="Times New Roman" w:hAnsi="Times New Roman" w:cs="Arial"/>
          <w:sz w:val="24"/>
          <w:szCs w:val="20"/>
          <w:lang w:val="en-US" w:bidi="he-IL"/>
        </w:rPr>
        <w:t>) berasal dari kata benda agape. Dan phileo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agapao dan phileo memiliki pemaknaan yang berbeda sebab agapo menjelaskan kasih tanpa syarat sedang phileo menjelaskan kasih persaudaraan. Yang mana menunjukan agapao lebih mulia ketimbang phileo. </w:t>
      </w:r>
    </w:p>
    <w:p>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memakai kata agapao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memakai kata agapao dalam memberikan perintah untuk mengasihi sesama. Atau Ibrani 12:6 menggunakan kata agapao dalam Ia menghajar orang yang dikasihiNya sedang Wahyu 3:19 memakai kata phileo dalam Tuhan menegor dan menghajar orang yang dikasihiNya. Juga Yohanes 16:27 kata “Bapa sendiri mengasihi kamu” memakai kata phileo bukan agapao. Yang mana kedua kata ini sinonim, tumpang tindih dan dapat ditukar ganti</w:t>
      </w:r>
      <w:r>
        <w:rPr>
          <w:rStyle w:val="11"/>
          <w:rFonts w:ascii="Times New Roman" w:hAnsi="Times New Roman" w:cs="Arial"/>
          <w:sz w:val="24"/>
          <w:szCs w:val="20"/>
          <w:lang w:val="en-US" w:bidi="he-IL"/>
        </w:rPr>
        <w:footnoteReference w:id="81"/>
      </w:r>
      <w:r>
        <w:rPr>
          <w:rFonts w:ascii="Times New Roman" w:hAnsi="Times New Roman" w:cs="Arial"/>
          <w:sz w:val="24"/>
          <w:szCs w:val="20"/>
          <w:lang w:val="en-US" w:bidi="he-IL"/>
        </w:rPr>
        <w:t xml:space="preserve">. Jadi bila memandang bahwa agape atau agapao memiliki kedudukan yang lebih dari phileo maka pandangan ini agaknya kurang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r>
        <w:rPr>
          <w:rFonts w:ascii="Times New Roman" w:hAnsi="Times New Roman" w:cs="Arial"/>
          <w:b/>
          <w:bCs/>
          <w:sz w:val="24"/>
          <w:szCs w:val="20"/>
          <w:lang w:val="en-US" w:bidi="he-IL"/>
        </w:rPr>
        <w:t>agapao</w:t>
      </w:r>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r>
        <w:rPr>
          <w:rFonts w:ascii="Times New Roman" w:hAnsi="Times New Roman" w:cs="Arial"/>
          <w:sz w:val="24"/>
          <w:szCs w:val="20"/>
          <w:lang w:val="en-US" w:bidi="he-IL"/>
        </w:rPr>
        <w:t xml:space="preserve"> dan 1 Korintus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r>
        <w:rPr>
          <w:rFonts w:ascii="Times New Roman" w:hAnsi="Times New Roman" w:cs="Arial"/>
          <w:b/>
          <w:bCs/>
          <w:iCs/>
          <w:sz w:val="24"/>
          <w:szCs w:val="20"/>
          <w:lang w:val="en-US" w:bidi="he-IL"/>
        </w:rPr>
        <w:t>phileo</w:t>
      </w:r>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ia. Maranata!</w:t>
      </w:r>
      <w:r>
        <w:rPr>
          <w:rFonts w:ascii="Times New Roman" w:hAnsi="Times New Roman" w:cs="Arial"/>
          <w:sz w:val="24"/>
          <w:szCs w:val="20"/>
          <w:lang w:val="en-US" w:bidi="he-IL"/>
        </w:rPr>
        <w:t>” yang mana kedua kata ini benar-benar sinonim</w:t>
      </w:r>
      <w:r>
        <w:rPr>
          <w:rStyle w:val="11"/>
          <w:rFonts w:ascii="Times New Roman" w:hAnsi="Times New Roman" w:cs="Arial"/>
          <w:sz w:val="24"/>
          <w:szCs w:val="20"/>
          <w:lang w:val="en-US" w:bidi="he-IL"/>
        </w:rPr>
        <w:footnoteReference w:id="82"/>
      </w:r>
      <w:commentRangeStart w:id="35"/>
      <w:r>
        <w:rPr>
          <w:rFonts w:ascii="Times New Roman" w:hAnsi="Times New Roman" w:cs="Arial"/>
          <w:sz w:val="24"/>
          <w:szCs w:val="20"/>
          <w:lang w:val="en-US" w:bidi="he-IL"/>
        </w:rPr>
        <w:t>.</w:t>
      </w:r>
      <w:commentRangeEnd w:id="35"/>
      <w:r>
        <w:commentReference w:id="35"/>
      </w:r>
    </w:p>
    <w:p>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Dalam memandang dan memaknai agape atau agapao perlu melihat dari sisi pemahaman yahudi. Sebagaimana Rasul Petrus yang adalah seorang Yahudi tentu dalam menulis setiap tulisan pastilah dimaknai atau memiliki pemahaman yahudi. Dimana hal ini dipertegas dalam 2 Petrus 1:1 yang menuliskan nama Simon Petrus (</w:t>
      </w:r>
      <w:r>
        <w:rPr>
          <w:rFonts w:ascii="TITUS Cyberbit Basic" w:hAnsi="TITUS Cyberbit Basic" w:eastAsia="TITUS Cyberbit Basic" w:cs="SBL Greek"/>
          <w:sz w:val="24"/>
          <w:lang w:val="el-GR" w:bidi="he-IL"/>
        </w:rPr>
        <w:t>Συμεὼν Πέτρος</w:t>
      </w:r>
      <w:r>
        <w:rPr>
          <w:rFonts w:ascii="TITUS Cyberbit Basic" w:hAnsi="TITUS Cyberbit Basic" w:eastAsia="TITUS Cyberbit Basic" w:cs="Arial"/>
          <w:sz w:val="24"/>
          <w:szCs w:val="20"/>
          <w:lang w:val="en-US" w:bidi="he-IL"/>
        </w:rPr>
        <w:t xml:space="preserve"> – Sumeon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dalam terjemahan Haberit Hakhadashah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Style w:val="11"/>
          <w:rFonts w:ascii="Times New Roman" w:hAnsi="Times New Roman" w:cs="Segoe UI"/>
          <w:color w:val="000000"/>
          <w:sz w:val="24"/>
          <w:shd w:val="clear" w:color="auto" w:fill="FFFFFF"/>
        </w:rPr>
        <w:footnoteReference w:id="83"/>
      </w:r>
      <w:r>
        <w:rPr>
          <w:rFonts w:ascii="Segoe UI" w:hAnsi="Segoe UI" w:cs="Segoe UI"/>
          <w:color w:val="000000"/>
          <w:shd w:val="clear" w:color="auto" w:fill="FFFFFF"/>
        </w:rPr>
        <w:t xml:space="preserve">. .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r>
        <w:rPr>
          <w:rFonts w:ascii="Arial" w:hAnsi="Arial" w:cs="Arial"/>
          <w:b/>
          <w:bCs/>
          <w:i/>
          <w:iCs/>
          <w:sz w:val="20"/>
          <w:szCs w:val="20"/>
          <w:lang w:val="en-US" w:bidi="he-IL"/>
        </w:rPr>
        <w:t>agapao – hate’ehav</w:t>
      </w:r>
      <w:r>
        <w:rPr>
          <w:rFonts w:ascii="Arial" w:hAnsi="Arial" w:cs="Arial"/>
          <w:i/>
          <w:iCs/>
          <w:sz w:val="20"/>
          <w:szCs w:val="20"/>
          <w:lang w:val="en-US" w:bidi="he-IL"/>
        </w:rPr>
        <w:t>) Aku..’  …. ‘Benar Tuhan, Engkau tahu, bahwa aku mengasihi(</w:t>
      </w:r>
      <w:r>
        <w:rPr>
          <w:rFonts w:ascii="Arial" w:hAnsi="Arial" w:cs="Arial"/>
          <w:b/>
          <w:bCs/>
          <w:i/>
          <w:iCs/>
          <w:sz w:val="20"/>
          <w:szCs w:val="20"/>
          <w:lang w:val="en-US" w:bidi="he-IL"/>
        </w:rPr>
        <w:t>phileo – ahav’tikha</w:t>
      </w:r>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hate’ehav</w:t>
      </w:r>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ahav’tikha</w:t>
      </w:r>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Style w:val="11"/>
          <w:rFonts w:ascii="Times New Roman" w:hAnsi="Times New Roman" w:cs="Segoe UI"/>
          <w:color w:val="000000"/>
          <w:sz w:val="24"/>
          <w:shd w:val="clear" w:color="auto" w:fill="FFFFFF"/>
        </w:rPr>
        <w:footnoteReference w:id="84"/>
      </w:r>
      <w:r>
        <w:commentReference w:id="36"/>
      </w:r>
      <w:r>
        <w:rPr>
          <w:rFonts w:ascii="Times New Roman" w:hAnsi="Times New Roman" w:cs="Segoe UI"/>
          <w:color w:val="000000"/>
          <w:sz w:val="24"/>
          <w:shd w:val="clear" w:color="auto" w:fill="FFFFFF"/>
        </w:rPr>
        <w:t>.</w:t>
      </w:r>
    </w:p>
    <w:p>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Style w:val="11"/>
          <w:rFonts w:ascii="Times New Roman" w:hAnsi="Times New Roman" w:cs="Segoe UI"/>
          <w:color w:val="000000"/>
          <w:sz w:val="24"/>
          <w:shd w:val="clear" w:color="auto" w:fill="FFFFFF"/>
        </w:rPr>
        <w:footnoteReference w:id="85"/>
      </w:r>
      <w:r>
        <w:rPr>
          <w:rFonts w:ascii="Times New Roman" w:hAnsi="Times New Roman" w:cs="Segoe UI"/>
          <w:color w:val="000000"/>
          <w:sz w:val="24"/>
          <w:shd w:val="clear" w:color="auto" w:fill="FFFFFF"/>
        </w:rPr>
        <w:t>.  Hal ini diperjelas dalam pemakaian kata phileo yang jarang menggunakan kata benda kecuali dalam gabungan kata salah satunya kata philadelphia 2 Petrus 1:7 yaitu kasih persaudaraan.</w:t>
      </w:r>
    </w:p>
    <w:p>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Bila disimpulkan kasih persaudaraan dalam 2 Petrus 1:7 memiliki pengertian sikap kasih yang diarahkan pada moral, etika dan budi luhur seorang Kristen dalam menekuni diri untuk menjadi serupa dengan Kristus Yesus. Dan dalam bertekun atau mengembangkan diri, seorang percaya haruslah menambahkan kedalam mengasihi saudara (dalam lingkup saudara seiman) yaitu kasih sayang kepada semua orang atau kasih pada umumnya. Yang ditera pada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 seperti memperlakukan diri sendiri yang baik adanya.</w:t>
      </w:r>
    </w:p>
    <w:p>
      <w:pPr>
        <w:spacing w:line="480" w:lineRule="auto"/>
        <w:jc w:val="both"/>
        <w:rPr>
          <w:rFonts w:ascii="Times New Roman" w:hAnsi="Times New Roman"/>
          <w:sz w:val="24"/>
        </w:rPr>
      </w:pPr>
    </w:p>
    <w:p>
      <w:pPr>
        <w:pStyle w:val="3"/>
        <w:numPr>
          <w:ilvl w:val="0"/>
          <w:numId w:val="13"/>
        </w:numPr>
        <w:spacing w:line="480" w:lineRule="auto"/>
        <w:ind w:left="426"/>
        <w:jc w:val="both"/>
        <w:rPr>
          <w:rFonts w:ascii="Times New Roman" w:hAnsi="Times New Roman"/>
          <w:b/>
          <w:bCs/>
          <w:color w:val="auto"/>
          <w:sz w:val="24"/>
        </w:rPr>
      </w:pPr>
      <w:r>
        <w:rPr>
          <w:rFonts w:ascii="Times New Roman" w:hAnsi="Times New Roman"/>
          <w:b/>
          <w:bCs/>
          <w:color w:val="auto"/>
          <w:sz w:val="24"/>
        </w:rPr>
        <w:t>Penelitian Yang Relevan</w:t>
      </w:r>
    </w:p>
    <w:p>
      <w:pPr>
        <w:spacing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memampukan dalam untuk bertumbuh sesuai Firman Tuhan juga menangkal segala hal yang kurang baik dari lingkungan hidup sekitar</w:t>
      </w:r>
      <w:r>
        <w:rPr>
          <w:rStyle w:val="11"/>
          <w:rFonts w:ascii="Times New Roman" w:hAnsi="Times New Roman"/>
          <w:sz w:val="24"/>
        </w:rPr>
        <w:footnoteReference w:id="86"/>
      </w:r>
      <w:r>
        <w:rPr>
          <w:rFonts w:ascii="Times New Roman" w:hAnsi="Times New Roman"/>
          <w:sz w:val="24"/>
        </w:rPr>
        <w:t xml:space="preserve"> . Dari hasil pertama didapati adanya hubungan antara pemahaman yang mempengaruhi peningkatan kerohanian.</w:t>
      </w:r>
    </w:p>
    <w:p>
      <w:pPr>
        <w:spacing w:line="480" w:lineRule="auto"/>
        <w:ind w:firstLine="567"/>
        <w:jc w:val="both"/>
        <w:rPr>
          <w:rFonts w:ascii="Times New Roman" w:hAnsi="Times New Roman"/>
          <w:sz w:val="24"/>
        </w:rPr>
      </w:pPr>
      <w:r>
        <w:rPr>
          <w:rFonts w:ascii="Times New Roman" w:hAnsi="Times New Roman"/>
          <w:sz w:val="24"/>
        </w:rPr>
        <w:t>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pertumbuhana rohani, pertama hidup dalam kesucian, haus akan Firman dan hidup pergantung pada Tuhan, yang mana hidup orang percaya diharapkan meningkatan atau pertumbuhan rohani serta dapat menjadi pengajar</w:t>
      </w:r>
      <w:r>
        <w:rPr>
          <w:rStyle w:val="11"/>
          <w:rFonts w:ascii="Times New Roman" w:hAnsi="Times New Roman"/>
          <w:sz w:val="24"/>
        </w:rPr>
        <w:footnoteReference w:id="87"/>
      </w:r>
      <w:r>
        <w:rPr>
          <w:rFonts w:ascii="Times New Roman" w:hAnsi="Times New Roman"/>
          <w:sz w:val="24"/>
        </w:rPr>
        <w:t>. Dari penelitian diatas akan adanya tanda-tanda sebagaimana seorang yang sedang atau tengah dalam pertumbuhan menjadi serupa dengan Kristus Yesus.</w:t>
      </w:r>
    </w:p>
    <w:p>
      <w:pPr>
        <w:spacing w:line="480" w:lineRule="auto"/>
        <w:ind w:firstLine="567"/>
        <w:jc w:val="both"/>
        <w:rPr>
          <w:rFonts w:ascii="Times New Roman" w:hAnsi="Times New Roman"/>
          <w:sz w:val="24"/>
        </w:rPr>
      </w:pPr>
      <w:r>
        <w:rPr>
          <w:rFonts w:ascii="Times New Roman" w:hAnsi="Times New Roman"/>
          <w:sz w:val="24"/>
        </w:rPr>
        <w:t>Ketiga pada penelitian yang dilakukan oleh Tulozisokhi Laia dalam jurnalnya yang berjudul “Pengaruh Pengajaran Tentang Pengenalan akan Tuhan Yesus Berdasarkan II Petrus 1:1-15 terhadap Pertumbuhan Rohani bagi Peserta Didik Kelas 1 dan 2 di SMP Negeri 12 Yogyakarta”. Tulozisokhi Laia meneliti tentang  seberapa besar tingkat pengaruh pengajaran tentang pengenalan akan Tuhan Yesus terhadap pertumbuhan rohani</w:t>
      </w:r>
      <w:r>
        <w:rPr>
          <w:rStyle w:val="11"/>
          <w:rFonts w:ascii="Times New Roman" w:hAnsi="Times New Roman"/>
          <w:sz w:val="24"/>
        </w:rPr>
        <w:footnoteReference w:id="88"/>
      </w:r>
      <w:r>
        <w:rPr>
          <w:rFonts w:ascii="Times New Roman" w:hAnsi="Times New Roman"/>
          <w:sz w:val="24"/>
        </w:rPr>
        <w:t xml:space="preserve">. Didapati hasil yang menunjukan adanya pengaruh positif dan signifikan antara hubungan pengenalan akan Allah dengan pertumbuhan rohani. Dari penelitian diatas </w:t>
      </w:r>
    </w:p>
    <w:sectPr>
      <w:headerReference r:id="rId8" w:type="default"/>
      <w:footerReference r:id="rId9" w:type="default"/>
      <w:pgSz w:w="11906" w:h="16838"/>
      <w:pgMar w:top="2268" w:right="1701" w:bottom="1701" w:left="2268"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ideon Sele" w:date="2023-04-06T20:07:05Z" w:initials="">
    <w:p w14:paraId="68B4186F">
      <w:pPr>
        <w:pStyle w:val="9"/>
        <w:rPr>
          <w:rFonts w:hint="default"/>
          <w:lang w:val="en-US"/>
        </w:rPr>
      </w:pPr>
      <w:r>
        <w:rPr>
          <w:rFonts w:hint="default"/>
          <w:lang w:val="en-US"/>
        </w:rPr>
        <w:t>Berikan pendapat anda di sini, setelah berturut-turut ada 4 pendapat yang anda kutip.</w:t>
      </w:r>
    </w:p>
  </w:comment>
  <w:comment w:id="1" w:author="Gideon Sele" w:date="2023-04-06T20:07:55Z" w:initials="">
    <w:p w14:paraId="2E8502CA">
      <w:pPr>
        <w:pStyle w:val="9"/>
        <w:rPr>
          <w:rFonts w:hint="default"/>
          <w:lang w:val="en-US"/>
        </w:rPr>
      </w:pPr>
      <w:r>
        <w:rPr>
          <w:rFonts w:hint="default"/>
          <w:lang w:val="en-US"/>
        </w:rPr>
        <w:t>Berikan pendapat anda disetiap akhir kutipan.</w:t>
      </w:r>
    </w:p>
  </w:comment>
  <w:comment w:id="2" w:author="Gideon Sele" w:date="2023-04-06T20:08:13Z" w:initials="">
    <w:p w14:paraId="1B1F2D52">
      <w:pPr>
        <w:pStyle w:val="9"/>
        <w:rPr>
          <w:rFonts w:hint="default"/>
          <w:lang w:val="en-US"/>
        </w:rPr>
      </w:pPr>
      <w:r>
        <w:rPr>
          <w:rFonts w:hint="default"/>
          <w:lang w:val="en-US"/>
        </w:rPr>
        <w:t>Apaka ini ayat? Dari kitab mana???</w:t>
      </w:r>
    </w:p>
  </w:comment>
  <w:comment w:id="3" w:author="Gideon Sele" w:date="2023-04-06T20:09:06Z" w:initials="">
    <w:p w14:paraId="2B880289">
      <w:pPr>
        <w:pStyle w:val="9"/>
        <w:rPr>
          <w:rFonts w:hint="default"/>
          <w:lang w:val="en-US"/>
        </w:rPr>
      </w:pPr>
      <w:r>
        <w:rPr>
          <w:rFonts w:hint="default"/>
          <w:lang w:val="en-US"/>
        </w:rPr>
        <w:t>Berikan pendapat anda di sini</w:t>
      </w:r>
    </w:p>
  </w:comment>
  <w:comment w:id="4" w:author="Gideon Sele" w:date="2023-04-06T20:09:22Z" w:initials="">
    <w:p w14:paraId="1EA37DC2">
      <w:pPr>
        <w:pStyle w:val="9"/>
        <w:rPr>
          <w:rFonts w:hint="default"/>
          <w:lang w:val="en-US"/>
        </w:rPr>
      </w:pPr>
      <w:r>
        <w:rPr>
          <w:rFonts w:hint="default"/>
          <w:lang w:val="en-US"/>
        </w:rPr>
        <w:t>Berikan pendapat anda di sini</w:t>
      </w:r>
    </w:p>
  </w:comment>
  <w:comment w:id="5" w:author="Gideon Sele" w:date="2023-04-06T20:09:39Z" w:initials="">
    <w:p w14:paraId="71BC37C5">
      <w:pPr>
        <w:pStyle w:val="9"/>
        <w:rPr>
          <w:rFonts w:hint="default"/>
          <w:lang w:val="en-US"/>
        </w:rPr>
      </w:pPr>
      <w:r>
        <w:rPr>
          <w:rFonts w:hint="default"/>
          <w:lang w:val="en-US"/>
        </w:rPr>
        <w:t>Berikan pendapat anda di sini</w:t>
      </w:r>
    </w:p>
    <w:p w14:paraId="2E7609B0">
      <w:pPr>
        <w:pStyle w:val="9"/>
      </w:pPr>
    </w:p>
  </w:comment>
  <w:comment w:id="6" w:author="Gideon Sele" w:date="2023-04-06T20:09:43Z" w:initials="">
    <w:p w14:paraId="7D227FAD">
      <w:pPr>
        <w:pStyle w:val="9"/>
        <w:rPr>
          <w:rFonts w:hint="default"/>
          <w:lang w:val="en-US"/>
        </w:rPr>
      </w:pPr>
      <w:r>
        <w:rPr>
          <w:rFonts w:hint="default"/>
          <w:lang w:val="en-US"/>
        </w:rPr>
        <w:t>Berikan pendapat anda di sini</w:t>
      </w:r>
    </w:p>
    <w:p w14:paraId="46C3626B">
      <w:pPr>
        <w:pStyle w:val="9"/>
      </w:pPr>
    </w:p>
  </w:comment>
  <w:comment w:id="7" w:author="Gideon Sele" w:date="2023-04-06T20:09:49Z" w:initials="">
    <w:p w14:paraId="4C511593">
      <w:pPr>
        <w:pStyle w:val="9"/>
        <w:rPr>
          <w:rFonts w:hint="default"/>
          <w:lang w:val="en-US"/>
        </w:rPr>
      </w:pPr>
      <w:r>
        <w:rPr>
          <w:rFonts w:hint="default"/>
          <w:lang w:val="en-US"/>
        </w:rPr>
        <w:t>Berikan pendapat anda di sini</w:t>
      </w:r>
    </w:p>
    <w:p w14:paraId="04F93A7C">
      <w:pPr>
        <w:pStyle w:val="9"/>
      </w:pPr>
    </w:p>
  </w:comment>
  <w:comment w:id="8" w:author="Gideon Sele" w:date="2023-04-06T20:09:57Z" w:initials="">
    <w:p w14:paraId="636A41F2">
      <w:pPr>
        <w:pStyle w:val="9"/>
        <w:rPr>
          <w:rFonts w:hint="default"/>
          <w:lang w:val="en-US"/>
        </w:rPr>
      </w:pPr>
      <w:r>
        <w:rPr>
          <w:rFonts w:hint="default"/>
          <w:lang w:val="en-US"/>
        </w:rPr>
        <w:t>Berikan pendapat anda di sini</w:t>
      </w:r>
    </w:p>
    <w:p w14:paraId="62692CCE">
      <w:pPr>
        <w:pStyle w:val="9"/>
      </w:pPr>
    </w:p>
  </w:comment>
  <w:comment w:id="9" w:author="Gideon Sele" w:date="2023-04-06T20:10:08Z" w:initials="">
    <w:p w14:paraId="7B4D7AAF">
      <w:pPr>
        <w:pStyle w:val="9"/>
        <w:rPr>
          <w:rFonts w:hint="default"/>
          <w:lang w:val="en-US"/>
        </w:rPr>
      </w:pPr>
      <w:r>
        <w:rPr>
          <w:rFonts w:hint="default"/>
          <w:lang w:val="en-US"/>
        </w:rPr>
        <w:t>Berikan pendapat anda di sini</w:t>
      </w:r>
    </w:p>
    <w:p w14:paraId="7D107F13">
      <w:pPr>
        <w:pStyle w:val="9"/>
      </w:pPr>
    </w:p>
  </w:comment>
  <w:comment w:id="10" w:author="Gideon Sele" w:date="2023-04-06T20:10:13Z" w:initials="">
    <w:p w14:paraId="310D589F">
      <w:pPr>
        <w:pStyle w:val="9"/>
        <w:rPr>
          <w:rFonts w:hint="default"/>
          <w:lang w:val="en-US"/>
        </w:rPr>
      </w:pPr>
      <w:r>
        <w:rPr>
          <w:rFonts w:hint="default"/>
          <w:lang w:val="en-US"/>
        </w:rPr>
        <w:t>Berikan pendapat anda di sini</w:t>
      </w:r>
    </w:p>
    <w:p w14:paraId="62B16362">
      <w:pPr>
        <w:pStyle w:val="9"/>
      </w:pPr>
    </w:p>
  </w:comment>
  <w:comment w:id="11" w:author="Gideon Sele" w:date="2023-04-06T20:10:18Z" w:initials="">
    <w:p w14:paraId="49A2064A">
      <w:pPr>
        <w:pStyle w:val="9"/>
        <w:rPr>
          <w:rFonts w:hint="default"/>
          <w:lang w:val="en-US"/>
        </w:rPr>
      </w:pPr>
      <w:r>
        <w:rPr>
          <w:rFonts w:hint="default"/>
          <w:lang w:val="en-US"/>
        </w:rPr>
        <w:t>Berikan pendapat anda di sini</w:t>
      </w:r>
    </w:p>
    <w:p w14:paraId="12287D25">
      <w:pPr>
        <w:pStyle w:val="9"/>
      </w:pPr>
    </w:p>
  </w:comment>
  <w:comment w:id="12" w:author="Gideon Sele" w:date="2023-04-06T20:10:23Z" w:initials="">
    <w:p w14:paraId="5DDE0BEE">
      <w:pPr>
        <w:pStyle w:val="9"/>
        <w:rPr>
          <w:rFonts w:hint="default"/>
          <w:lang w:val="en-US"/>
        </w:rPr>
      </w:pPr>
      <w:r>
        <w:rPr>
          <w:rFonts w:hint="default"/>
          <w:lang w:val="en-US"/>
        </w:rPr>
        <w:t>Berikan pendapat anda di sini</w:t>
      </w:r>
    </w:p>
    <w:p w14:paraId="26FA2D32">
      <w:pPr>
        <w:pStyle w:val="9"/>
      </w:pPr>
    </w:p>
  </w:comment>
  <w:comment w:id="13" w:author="Gideon Sele" w:date="2023-04-06T20:10:30Z" w:initials="">
    <w:p w14:paraId="02A31CC7">
      <w:pPr>
        <w:pStyle w:val="9"/>
        <w:rPr>
          <w:rFonts w:hint="default"/>
          <w:lang w:val="en-US"/>
        </w:rPr>
      </w:pPr>
      <w:r>
        <w:rPr>
          <w:rFonts w:hint="default"/>
          <w:lang w:val="en-US"/>
        </w:rPr>
        <w:t>Berikan pendapat anda di sini</w:t>
      </w:r>
    </w:p>
    <w:p w14:paraId="63306938">
      <w:pPr>
        <w:pStyle w:val="9"/>
      </w:pPr>
    </w:p>
  </w:comment>
  <w:comment w:id="14" w:author="Gideon Sele" w:date="2023-04-06T20:10:39Z" w:initials="">
    <w:p w14:paraId="4152498E">
      <w:pPr>
        <w:pStyle w:val="9"/>
        <w:rPr>
          <w:rFonts w:hint="default"/>
          <w:lang w:val="en-US"/>
        </w:rPr>
      </w:pPr>
      <w:r>
        <w:rPr>
          <w:rFonts w:hint="default"/>
          <w:lang w:val="en-US"/>
        </w:rPr>
        <w:t>Berikan pendapat anda di sini</w:t>
      </w:r>
    </w:p>
    <w:p w14:paraId="0B66225D">
      <w:pPr>
        <w:pStyle w:val="9"/>
      </w:pPr>
    </w:p>
  </w:comment>
  <w:comment w:id="15" w:author="Gideon Sele" w:date="2023-04-06T20:11:02Z" w:initials="">
    <w:p w14:paraId="74863C40">
      <w:pPr>
        <w:pStyle w:val="9"/>
        <w:rPr>
          <w:rFonts w:hint="default"/>
          <w:lang w:val="en-US"/>
        </w:rPr>
      </w:pPr>
      <w:r>
        <w:rPr>
          <w:rFonts w:hint="default"/>
          <w:lang w:val="en-US"/>
        </w:rPr>
        <w:t>Berikan pendapat anda di sini</w:t>
      </w:r>
    </w:p>
    <w:p w14:paraId="491F7F25">
      <w:pPr>
        <w:pStyle w:val="9"/>
      </w:pPr>
    </w:p>
  </w:comment>
  <w:comment w:id="16" w:author="Gideon Sele" w:date="2023-04-06T20:11:13Z" w:initials="">
    <w:p w14:paraId="5D036120">
      <w:pPr>
        <w:pStyle w:val="9"/>
        <w:rPr>
          <w:rFonts w:hint="default"/>
          <w:lang w:val="en-US"/>
        </w:rPr>
      </w:pPr>
      <w:r>
        <w:rPr>
          <w:rFonts w:hint="default"/>
          <w:lang w:val="en-US"/>
        </w:rPr>
        <w:t>Berikan pendapat anda di sini</w:t>
      </w:r>
    </w:p>
    <w:p w14:paraId="075B6C96">
      <w:pPr>
        <w:pStyle w:val="9"/>
      </w:pPr>
    </w:p>
  </w:comment>
  <w:comment w:id="17" w:author="Gideon Sele" w:date="2023-04-06T20:11:24Z" w:initials="">
    <w:p w14:paraId="02E920FF">
      <w:pPr>
        <w:pStyle w:val="9"/>
        <w:rPr>
          <w:rFonts w:hint="default"/>
          <w:lang w:val="en-US"/>
        </w:rPr>
      </w:pPr>
      <w:r>
        <w:rPr>
          <w:rFonts w:hint="default"/>
          <w:lang w:val="en-US"/>
        </w:rPr>
        <w:t>Berikan pendapat anda di sini</w:t>
      </w:r>
    </w:p>
    <w:p w14:paraId="7D6C4A9A">
      <w:pPr>
        <w:pStyle w:val="9"/>
      </w:pPr>
    </w:p>
  </w:comment>
  <w:comment w:id="18" w:author="Gideon Sele" w:date="2023-04-06T20:11:34Z" w:initials="">
    <w:p w14:paraId="372E10BB">
      <w:pPr>
        <w:pStyle w:val="9"/>
        <w:rPr>
          <w:rFonts w:hint="default"/>
          <w:lang w:val="en-US"/>
        </w:rPr>
      </w:pPr>
      <w:r>
        <w:rPr>
          <w:rFonts w:hint="default"/>
          <w:lang w:val="en-US"/>
        </w:rPr>
        <w:t>Berikan pendapat anda di sini</w:t>
      </w:r>
    </w:p>
    <w:p w14:paraId="5C0537A4">
      <w:pPr>
        <w:pStyle w:val="9"/>
      </w:pPr>
    </w:p>
  </w:comment>
  <w:comment w:id="19" w:author="Gideon Sele" w:date="2023-04-06T20:11:46Z" w:initials="">
    <w:p w14:paraId="494A3A06">
      <w:pPr>
        <w:pStyle w:val="9"/>
        <w:rPr>
          <w:rFonts w:hint="default"/>
          <w:lang w:val="en-US"/>
        </w:rPr>
      </w:pPr>
      <w:r>
        <w:rPr>
          <w:rFonts w:hint="default"/>
          <w:lang w:val="en-US"/>
        </w:rPr>
        <w:t>Berikan pendapat anda di sini</w:t>
      </w:r>
    </w:p>
    <w:p w14:paraId="50943F96">
      <w:pPr>
        <w:pStyle w:val="9"/>
      </w:pPr>
    </w:p>
  </w:comment>
  <w:comment w:id="20" w:author="Gideon Sele" w:date="2023-04-06T20:11:52Z" w:initials="">
    <w:p w14:paraId="45346168">
      <w:pPr>
        <w:pStyle w:val="9"/>
        <w:rPr>
          <w:rFonts w:hint="default"/>
          <w:lang w:val="en-US"/>
        </w:rPr>
      </w:pPr>
      <w:r>
        <w:rPr>
          <w:rFonts w:hint="default"/>
          <w:lang w:val="en-US"/>
        </w:rPr>
        <w:t>Berikan pendapat anda di sini</w:t>
      </w:r>
    </w:p>
    <w:p w14:paraId="52D171E3">
      <w:pPr>
        <w:pStyle w:val="9"/>
      </w:pPr>
    </w:p>
  </w:comment>
  <w:comment w:id="21" w:author="Gideon Sele" w:date="2023-04-06T20:11:57Z" w:initials="">
    <w:p w14:paraId="4D8E6D87">
      <w:pPr>
        <w:pStyle w:val="9"/>
        <w:rPr>
          <w:rFonts w:hint="default"/>
          <w:lang w:val="en-US"/>
        </w:rPr>
      </w:pPr>
      <w:r>
        <w:rPr>
          <w:rFonts w:hint="default"/>
          <w:lang w:val="en-US"/>
        </w:rPr>
        <w:t>Berikan pendapat anda di sini</w:t>
      </w:r>
    </w:p>
    <w:p w14:paraId="709722F0">
      <w:pPr>
        <w:pStyle w:val="9"/>
      </w:pPr>
    </w:p>
  </w:comment>
  <w:comment w:id="22" w:author="Gideon Sele" w:date="2023-04-06T20:12:06Z" w:initials="">
    <w:p w14:paraId="661C53A7">
      <w:pPr>
        <w:pStyle w:val="9"/>
        <w:rPr>
          <w:rFonts w:hint="default"/>
          <w:lang w:val="en-US"/>
        </w:rPr>
      </w:pPr>
      <w:r>
        <w:rPr>
          <w:rFonts w:hint="default"/>
          <w:lang w:val="en-US"/>
        </w:rPr>
        <w:t>Berikan pendapat anda di sini</w:t>
      </w:r>
    </w:p>
    <w:p w14:paraId="0BF45CC1">
      <w:pPr>
        <w:pStyle w:val="9"/>
      </w:pPr>
    </w:p>
  </w:comment>
  <w:comment w:id="23" w:author="Gideon Sele" w:date="2023-04-06T20:12:12Z" w:initials="">
    <w:p w14:paraId="427B2D6D">
      <w:pPr>
        <w:pStyle w:val="9"/>
        <w:rPr>
          <w:rFonts w:hint="default"/>
          <w:lang w:val="en-US"/>
        </w:rPr>
      </w:pPr>
      <w:r>
        <w:rPr>
          <w:rFonts w:hint="default"/>
          <w:lang w:val="en-US"/>
        </w:rPr>
        <w:t>Berikan pendapat anda di sini</w:t>
      </w:r>
    </w:p>
    <w:p w14:paraId="3F7C42D1">
      <w:pPr>
        <w:pStyle w:val="9"/>
      </w:pPr>
    </w:p>
  </w:comment>
  <w:comment w:id="24" w:author="Gideon Sele" w:date="2023-04-06T20:12:19Z" w:initials="">
    <w:p w14:paraId="6D105BE8">
      <w:pPr>
        <w:pStyle w:val="9"/>
        <w:rPr>
          <w:rFonts w:hint="default"/>
          <w:lang w:val="en-US"/>
        </w:rPr>
      </w:pPr>
      <w:r>
        <w:rPr>
          <w:rFonts w:hint="default"/>
          <w:lang w:val="en-US"/>
        </w:rPr>
        <w:t>Berikan pendapat anda di sini</w:t>
      </w:r>
    </w:p>
    <w:p w14:paraId="5CE26D41">
      <w:pPr>
        <w:pStyle w:val="9"/>
      </w:pPr>
    </w:p>
  </w:comment>
  <w:comment w:id="25" w:author="Gideon Sele" w:date="2023-04-06T20:12:24Z" w:initials="">
    <w:p w14:paraId="5A3E5BD2">
      <w:pPr>
        <w:pStyle w:val="9"/>
        <w:rPr>
          <w:rFonts w:hint="default"/>
          <w:lang w:val="en-US"/>
        </w:rPr>
      </w:pPr>
      <w:r>
        <w:rPr>
          <w:rFonts w:hint="default"/>
          <w:lang w:val="en-US"/>
        </w:rPr>
        <w:t>Berikan pendapat anda di sini</w:t>
      </w:r>
    </w:p>
    <w:p w14:paraId="39C97F35">
      <w:pPr>
        <w:pStyle w:val="9"/>
      </w:pPr>
    </w:p>
  </w:comment>
  <w:comment w:id="26" w:author="Gideon Sele" w:date="2023-04-06T20:12:42Z" w:initials="">
    <w:p w14:paraId="3BDC2F12">
      <w:pPr>
        <w:pStyle w:val="9"/>
        <w:rPr>
          <w:rFonts w:hint="default"/>
          <w:lang w:val="en-US"/>
        </w:rPr>
      </w:pPr>
      <w:r>
        <w:rPr>
          <w:rFonts w:hint="default"/>
          <w:lang w:val="en-US"/>
        </w:rPr>
        <w:t>Berikan pendapat anda di sini</w:t>
      </w:r>
    </w:p>
    <w:p w14:paraId="3ED77C7C">
      <w:pPr>
        <w:pStyle w:val="9"/>
      </w:pPr>
    </w:p>
  </w:comment>
  <w:comment w:id="27" w:author="Gideon Sele" w:date="2023-04-06T20:12:48Z" w:initials="">
    <w:p w14:paraId="28E67F86">
      <w:pPr>
        <w:pStyle w:val="9"/>
        <w:rPr>
          <w:rFonts w:hint="default"/>
          <w:lang w:val="en-US"/>
        </w:rPr>
      </w:pPr>
      <w:r>
        <w:rPr>
          <w:rFonts w:hint="default"/>
          <w:lang w:val="en-US"/>
        </w:rPr>
        <w:t>Berikan pendapat anda di sini</w:t>
      </w:r>
    </w:p>
    <w:p w14:paraId="6D0B226F">
      <w:pPr>
        <w:pStyle w:val="9"/>
      </w:pPr>
    </w:p>
  </w:comment>
  <w:comment w:id="28" w:author="Gideon Sele" w:date="2023-04-06T20:12:52Z" w:initials="">
    <w:p w14:paraId="6D725F00">
      <w:pPr>
        <w:pStyle w:val="9"/>
        <w:rPr>
          <w:rFonts w:hint="default"/>
          <w:lang w:val="en-US"/>
        </w:rPr>
      </w:pPr>
      <w:r>
        <w:rPr>
          <w:rFonts w:hint="default"/>
          <w:lang w:val="en-US"/>
        </w:rPr>
        <w:t>Berikan pendapat anda di sini</w:t>
      </w:r>
    </w:p>
    <w:p w14:paraId="4D51481B">
      <w:pPr>
        <w:pStyle w:val="9"/>
      </w:pPr>
    </w:p>
  </w:comment>
  <w:comment w:id="29" w:author="Gideon Sele" w:date="2023-04-06T20:13:01Z" w:initials="">
    <w:p w14:paraId="16E6488E">
      <w:pPr>
        <w:pStyle w:val="9"/>
        <w:rPr>
          <w:rFonts w:hint="default"/>
          <w:lang w:val="en-US"/>
        </w:rPr>
      </w:pPr>
      <w:r>
        <w:rPr>
          <w:rFonts w:hint="default"/>
          <w:lang w:val="en-US"/>
        </w:rPr>
        <w:t>Berikan pendapat anda di sini</w:t>
      </w:r>
    </w:p>
    <w:p w14:paraId="7E5409A2">
      <w:pPr>
        <w:pStyle w:val="9"/>
      </w:pPr>
    </w:p>
  </w:comment>
  <w:comment w:id="30" w:author="Gideon Sele" w:date="2023-04-06T20:13:09Z" w:initials="">
    <w:p w14:paraId="106946FF">
      <w:pPr>
        <w:pStyle w:val="9"/>
        <w:rPr>
          <w:rFonts w:hint="default"/>
          <w:lang w:val="en-US"/>
        </w:rPr>
      </w:pPr>
      <w:r>
        <w:rPr>
          <w:rFonts w:hint="default"/>
          <w:lang w:val="en-US"/>
        </w:rPr>
        <w:t>Berikan pendapat anda di sini</w:t>
      </w:r>
    </w:p>
    <w:p w14:paraId="549442DE">
      <w:pPr>
        <w:pStyle w:val="9"/>
      </w:pPr>
    </w:p>
  </w:comment>
  <w:comment w:id="31" w:author="Gideon Sele" w:date="2023-04-06T20:13:17Z" w:initials="">
    <w:p w14:paraId="639764A2">
      <w:pPr>
        <w:pStyle w:val="9"/>
        <w:rPr>
          <w:rFonts w:hint="default"/>
          <w:lang w:val="en-US"/>
        </w:rPr>
      </w:pPr>
      <w:r>
        <w:rPr>
          <w:rFonts w:hint="default"/>
          <w:lang w:val="en-US"/>
        </w:rPr>
        <w:t>Berikan pendapat anda di sini</w:t>
      </w:r>
    </w:p>
    <w:p w14:paraId="40B81D48">
      <w:pPr>
        <w:pStyle w:val="9"/>
      </w:pPr>
    </w:p>
  </w:comment>
  <w:comment w:id="32" w:author="Gideon Sele" w:date="2023-04-06T20:13:23Z" w:initials="">
    <w:p w14:paraId="71794851">
      <w:pPr>
        <w:pStyle w:val="9"/>
        <w:rPr>
          <w:rFonts w:hint="default"/>
          <w:lang w:val="en-US"/>
        </w:rPr>
      </w:pPr>
      <w:r>
        <w:rPr>
          <w:rFonts w:hint="default"/>
          <w:lang w:val="en-US"/>
        </w:rPr>
        <w:t>Berikan pendapat anda di sini</w:t>
      </w:r>
    </w:p>
    <w:p w14:paraId="70253518">
      <w:pPr>
        <w:pStyle w:val="9"/>
      </w:pPr>
    </w:p>
  </w:comment>
  <w:comment w:id="33" w:author="Gideon Sele" w:date="2023-04-06T20:13:30Z" w:initials="">
    <w:p w14:paraId="37B423AE">
      <w:pPr>
        <w:pStyle w:val="9"/>
        <w:rPr>
          <w:rFonts w:hint="default"/>
          <w:lang w:val="en-US"/>
        </w:rPr>
      </w:pPr>
      <w:r>
        <w:rPr>
          <w:rFonts w:hint="default"/>
          <w:lang w:val="en-US"/>
        </w:rPr>
        <w:t>Berikan pendapat anda di sini</w:t>
      </w:r>
    </w:p>
    <w:p w14:paraId="5BCF19AE">
      <w:pPr>
        <w:pStyle w:val="9"/>
      </w:pPr>
    </w:p>
  </w:comment>
  <w:comment w:id="34" w:author="Gideon Sele" w:date="2023-04-06T20:13:39Z" w:initials="">
    <w:p w14:paraId="760056AD">
      <w:pPr>
        <w:pStyle w:val="9"/>
        <w:rPr>
          <w:rFonts w:hint="default"/>
          <w:lang w:val="en-US"/>
        </w:rPr>
      </w:pPr>
      <w:r>
        <w:rPr>
          <w:rFonts w:hint="default"/>
          <w:lang w:val="en-US"/>
        </w:rPr>
        <w:t>Berikan pendapat anda di sini</w:t>
      </w:r>
    </w:p>
    <w:p w14:paraId="394F2D31">
      <w:pPr>
        <w:pStyle w:val="9"/>
      </w:pPr>
    </w:p>
  </w:comment>
  <w:comment w:id="35" w:author="Gideon Sele" w:date="2023-04-06T20:13:47Z" w:initials="">
    <w:p w14:paraId="47DC6C53">
      <w:pPr>
        <w:pStyle w:val="9"/>
        <w:rPr>
          <w:rFonts w:hint="default"/>
          <w:lang w:val="en-US"/>
        </w:rPr>
      </w:pPr>
      <w:r>
        <w:rPr>
          <w:rFonts w:hint="default"/>
          <w:lang w:val="en-US"/>
        </w:rPr>
        <w:t>Berikan pendapat anda di sini</w:t>
      </w:r>
    </w:p>
    <w:p w14:paraId="02372776">
      <w:pPr>
        <w:pStyle w:val="9"/>
      </w:pPr>
    </w:p>
  </w:comment>
  <w:comment w:id="36" w:author="Gideon Sele" w:date="2023-04-06T20:13:57Z" w:initials="">
    <w:p w14:paraId="068154BD">
      <w:pPr>
        <w:pStyle w:val="9"/>
        <w:rPr>
          <w:rFonts w:hint="default"/>
          <w:lang w:val="en-US"/>
        </w:rPr>
      </w:pPr>
      <w:r>
        <w:rPr>
          <w:rFonts w:hint="default"/>
          <w:lang w:val="en-US"/>
        </w:rPr>
        <w:t>Berikan pendapat anda di sini</w:t>
      </w:r>
    </w:p>
    <w:p w14:paraId="05A24023">
      <w:pPr>
        <w:pStyle w:val="9"/>
      </w:pPr>
      <w:bookmarkStart w:id="0" w:name="_GoBack"/>
      <w:bookmarkEnd w:id="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8B4186F" w15:done="0"/>
  <w15:commentEx w15:paraId="2E8502CA" w15:done="0"/>
  <w15:commentEx w15:paraId="1B1F2D52" w15:done="0"/>
  <w15:commentEx w15:paraId="2B880289" w15:done="0"/>
  <w15:commentEx w15:paraId="1EA37DC2" w15:done="0"/>
  <w15:commentEx w15:paraId="2E7609B0" w15:done="0"/>
  <w15:commentEx w15:paraId="46C3626B" w15:done="0"/>
  <w15:commentEx w15:paraId="04F93A7C" w15:done="0"/>
  <w15:commentEx w15:paraId="62692CCE" w15:done="0"/>
  <w15:commentEx w15:paraId="7D107F13" w15:done="0"/>
  <w15:commentEx w15:paraId="62B16362" w15:done="0"/>
  <w15:commentEx w15:paraId="12287D25" w15:done="0"/>
  <w15:commentEx w15:paraId="26FA2D32" w15:done="0"/>
  <w15:commentEx w15:paraId="63306938" w15:done="0"/>
  <w15:commentEx w15:paraId="0B66225D" w15:done="0"/>
  <w15:commentEx w15:paraId="491F7F25" w15:done="0"/>
  <w15:commentEx w15:paraId="075B6C96" w15:done="0"/>
  <w15:commentEx w15:paraId="7D6C4A9A" w15:done="0"/>
  <w15:commentEx w15:paraId="5C0537A4" w15:done="0"/>
  <w15:commentEx w15:paraId="50943F96" w15:done="0"/>
  <w15:commentEx w15:paraId="52D171E3" w15:done="0"/>
  <w15:commentEx w15:paraId="709722F0" w15:done="0"/>
  <w15:commentEx w15:paraId="0BF45CC1" w15:done="0"/>
  <w15:commentEx w15:paraId="3F7C42D1" w15:done="0"/>
  <w15:commentEx w15:paraId="5CE26D41" w15:done="0"/>
  <w15:commentEx w15:paraId="39C97F35" w15:done="0"/>
  <w15:commentEx w15:paraId="3ED77C7C" w15:done="0"/>
  <w15:commentEx w15:paraId="6D0B226F" w15:done="0"/>
  <w15:commentEx w15:paraId="4D51481B" w15:done="0"/>
  <w15:commentEx w15:paraId="7E5409A2" w15:done="0"/>
  <w15:commentEx w15:paraId="549442DE" w15:done="0"/>
  <w15:commentEx w15:paraId="40B81D48" w15:done="0"/>
  <w15:commentEx w15:paraId="70253518" w15:done="0"/>
  <w15:commentEx w15:paraId="5BCF19AE" w15:done="0"/>
  <w15:commentEx w15:paraId="394F2D31" w15:done="0"/>
  <w15:commentEx w15:paraId="02372776" w15:done="0"/>
  <w15:commentEx w15:paraId="05A240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等线">
    <w:altName w:val="Arial Unicode MS"/>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BL Greek">
    <w:altName w:val="Calibri"/>
    <w:panose1 w:val="00000000000000000000"/>
    <w:charset w:val="A1"/>
    <w:family w:val="auto"/>
    <w:pitch w:val="default"/>
    <w:sig w:usb0="00000000" w:usb1="00000000" w:usb2="00000000" w:usb3="00000000" w:csb0="00000008" w:csb1="00000000"/>
  </w:font>
  <w:font w:name="SBL Hebrew">
    <w:altName w:val="Wide Latin"/>
    <w:panose1 w:val="02000000000000000000"/>
    <w:charset w:val="00"/>
    <w:family w:val="auto"/>
    <w:pitch w:val="default"/>
    <w:sig w:usb0="00000000" w:usb1="00000000" w:usb2="00000000" w:usb3="00000000" w:csb0="00000021" w:csb1="00000000"/>
  </w:font>
  <w:font w:name="Wide Latin">
    <w:panose1 w:val="020A0A07050505020404"/>
    <w:charset w:val="00"/>
    <w:family w:val="auto"/>
    <w:pitch w:val="default"/>
    <w:sig w:usb0="00000003" w:usb1="00000000" w:usb2="00000000" w:usb3="00000000" w:csb0="200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TITUS Cyberbit Basic">
    <w:altName w:val="Times New Roman"/>
    <w:panose1 w:val="02020603050405020304"/>
    <w:charset w:val="00"/>
    <w:family w:val="roman"/>
    <w:pitch w:val="default"/>
    <w:sig w:usb0="00000000" w:usb1="00000000" w:usb2="0000001E" w:usb3="00000000" w:csb0="000001FF" w:csb1="00000000"/>
  </w:font>
  <w:font w:name="Tahoma">
    <w:panose1 w:val="020B0604030504040204"/>
    <w:charset w:val="00"/>
    <w:family w:val="auto"/>
    <w:pitch w:val="default"/>
    <w:sig w:usb0="E1002EFF" w:usb1="C000605B" w:usb2="00000029" w:usb3="00000000" w:csb0="200101FF" w:csb1="20280000"/>
  </w:font>
  <w:font w:name="Microsoft YaHei">
    <w:panose1 w:val="020B0503020204020204"/>
    <w:charset w:val="86"/>
    <w:family w:val="auto"/>
    <w:pitch w:val="default"/>
    <w:sig w:usb0="80000287" w:usb1="2ACF3C50" w:usb2="00000016" w:usb3="00000000" w:csb0="0004001F" w:csb1="00000000"/>
  </w:font>
  <w:font w:name="Cambria Math">
    <w:panose1 w:val="02040503050406030204"/>
    <w:charset w:val="00"/>
    <w:family w:val="auto"/>
    <w:pitch w:val="variable"/>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67572503"/>
      <w:docPartObj>
        <w:docPartGallery w:val="AutoText"/>
      </w:docPartObj>
    </w:sdtPr>
    <w:sdtContent>
      <w:p>
        <w:pPr>
          <w:pStyle w:val="10"/>
          <w:jc w:val="center"/>
        </w:pPr>
        <w:r>
          <w:fldChar w:fldCharType="begin"/>
        </w:r>
        <w:r>
          <w:instrText xml:space="preserve"> PAGE   \* MERGEFORMAT </w:instrText>
        </w:r>
        <w:r>
          <w:fldChar w:fldCharType="separate"/>
        </w:r>
        <w:r>
          <w:t>2</w:t>
        </w:r>
        <w:r>
          <w:fldChar w:fldCharType="end"/>
        </w:r>
      </w:p>
    </w:sdtContent>
  </w:sdt>
  <w:p>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center"/>
    </w:pPr>
  </w:p>
  <w:p>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78">
    <w:p>
      <w:pPr>
        <w:spacing w:before="0" w:after="0" w:line="259" w:lineRule="auto"/>
      </w:pPr>
      <w:r>
        <w:separator/>
      </w:r>
    </w:p>
  </w:footnote>
  <w:footnote w:type="continuationSeparator" w:id="179">
    <w:p>
      <w:pPr>
        <w:spacing w:before="0" w:after="0" w:line="259" w:lineRule="auto"/>
      </w:pPr>
      <w:r>
        <w:continuationSeparator/>
      </w:r>
    </w:p>
  </w:footnote>
  <w:footnote w:id="0">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t xml:space="preserve">M.E. Duyverman, </w:t>
      </w:r>
      <w:r>
        <w:rPr>
          <w:i/>
        </w:rPr>
        <w:t>Pembimbing Ke Dalam Perjanjian Baru</w:t>
      </w:r>
      <w:r>
        <w:t>, ed. Rengkung Yani M, ke-25. (Jakarta: BPK Gunung Mulia, 2017), 182.</w:t>
      </w:r>
      <w:r>
        <w:fldChar w:fldCharType="end"/>
      </w:r>
    </w:p>
  </w:footnote>
  <w:footnote w:id="1">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t xml:space="preserve">John Drane, </w:t>
      </w:r>
      <w:r>
        <w:rPr>
          <w:i/>
        </w:rPr>
        <w:t>Memahami Perjanjian Baru: pengantar historis-teologis</w:t>
      </w:r>
      <w:r>
        <w:t xml:space="preserve"> (Jakarta: BPK Gunung Mulia, 2012), 525.</w:t>
      </w:r>
      <w:r>
        <w:fldChar w:fldCharType="end"/>
      </w:r>
    </w:p>
  </w:footnote>
  <w:footnote w:id="2">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t xml:space="preserve">Donald Guthrie, </w:t>
      </w:r>
      <w:r>
        <w:rPr>
          <w:i/>
        </w:rPr>
        <w:t>Pengantar Perjanjian Baru, Volume 3</w:t>
      </w:r>
      <w:r>
        <w:t xml:space="preserve"> (Surabaya: Momentum Christian Literature, 2010), 128.</w:t>
      </w:r>
      <w:r>
        <w:fldChar w:fldCharType="end"/>
      </w:r>
    </w:p>
  </w:footnote>
  <w:footnote w:id="3">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t>Ibid., 130.</w:t>
      </w:r>
      <w:r>
        <w:fldChar w:fldCharType="end"/>
      </w:r>
    </w:p>
  </w:footnote>
  <w:footnote w:id="4">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t xml:space="preserve">Louis Berkhof, </w:t>
      </w:r>
      <w:r>
        <w:rPr>
          <w:i/>
        </w:rPr>
        <w:t>Introduction to the New Testament</w:t>
      </w:r>
      <w:r>
        <w:t xml:space="preserve">, </w:t>
      </w:r>
      <w:r>
        <w:rPr>
          <w:i/>
        </w:rPr>
        <w:t>Library</w:t>
      </w:r>
      <w:r>
        <w:t xml:space="preserve"> (Grand Rapids: Christian Classics Ethereal Library, 2004), 169.</w:t>
      </w:r>
      <w:r>
        <w:fldChar w:fldCharType="end"/>
      </w:r>
    </w:p>
  </w:footnote>
  <w:footnote w:id="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t xml:space="preserve">Duyverman, </w:t>
      </w:r>
      <w:r>
        <w:rPr>
          <w:i/>
        </w:rPr>
        <w:t>Pembimbing Ke Dalam Perjanjian Baru</w:t>
      </w:r>
      <w:r>
        <w:t>, 182.</w:t>
      </w:r>
      <w:r>
        <w:fldChar w:fldCharType="end"/>
      </w:r>
    </w:p>
  </w:footnote>
  <w:footnote w:id="6">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t>Yosua Sibarani, Diktat Kuliah : Pengtantar Perjanjian Baru ,sem. 1,2019, 87.</w:t>
      </w:r>
      <w:r>
        <w:fldChar w:fldCharType="end"/>
      </w:r>
    </w:p>
  </w:footnote>
  <w:footnote w:id="7">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manualFormatting" : "Ibid.,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t>Ibid., 89.</w:t>
      </w:r>
      <w:r>
        <w:fldChar w:fldCharType="end"/>
      </w:r>
    </w:p>
  </w:footnote>
  <w:footnote w:id="8">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t xml:space="preserve">Guthrie, </w:t>
      </w:r>
      <w:r>
        <w:rPr>
          <w:i/>
        </w:rPr>
        <w:t>Pengantar Perjanjian Baru, Volume 3</w:t>
      </w:r>
      <w:r>
        <w:t>, 130.</w:t>
      </w:r>
      <w:r>
        <w:fldChar w:fldCharType="end"/>
      </w:r>
    </w:p>
  </w:footnote>
  <w:footnote w:id="9">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manualFormatting" : "Ibid.,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t>Ibid., 131.</w:t>
      </w:r>
      <w:r>
        <w:fldChar w:fldCharType="end"/>
      </w:r>
    </w:p>
  </w:footnote>
  <w:footnote w:id="10">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fldChar w:fldCharType="separate"/>
      </w:r>
      <w:r>
        <w:t xml:space="preserve">Berkhof, </w:t>
      </w:r>
      <w:r>
        <w:rPr>
          <w:i/>
        </w:rPr>
        <w:t>Introduction to the New Testament</w:t>
      </w:r>
      <w:r>
        <w:t>, 170.</w:t>
      </w:r>
      <w:r>
        <w:fldChar w:fldCharType="end"/>
      </w:r>
    </w:p>
  </w:footnote>
  <w:footnote w:id="11">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fldChar w:fldCharType="separate"/>
      </w:r>
      <w:r>
        <w:t xml:space="preserve">D.A. Carson dan Douglas J. Moo, </w:t>
      </w:r>
      <w:r>
        <w:rPr>
          <w:i/>
        </w:rPr>
        <w:t>An introduction to the New Testament - Second Edition</w:t>
      </w:r>
      <w:r>
        <w:t>, vol. 4 (Grand Rapids: Zondervan, 2005), 663.</w:t>
      </w:r>
      <w:r>
        <w:fldChar w:fldCharType="end"/>
      </w:r>
    </w:p>
  </w:footnote>
  <w:footnote w:id="12">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t xml:space="preserve">Berkhof, </w:t>
      </w:r>
      <w:r>
        <w:rPr>
          <w:i/>
        </w:rPr>
        <w:t>Introduction to the New Testament</w:t>
      </w:r>
      <w:r>
        <w:t>, 171.</w:t>
      </w:r>
      <w:r>
        <w:fldChar w:fldCharType="end"/>
      </w:r>
    </w:p>
  </w:footnote>
  <w:footnote w:id="13">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manualFormatting" : "Ibid.,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t>Ibid., 170.</w:t>
      </w:r>
      <w:r>
        <w:fldChar w:fldCharType="end"/>
      </w:r>
    </w:p>
  </w:footnote>
  <w:footnote w:id="14">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t xml:space="preserve">Guthrie, </w:t>
      </w:r>
      <w:r>
        <w:rPr>
          <w:i/>
        </w:rPr>
        <w:t>Pengantar Perjanjian Baru, Volume 3</w:t>
      </w:r>
      <w:r>
        <w:t>, 161.</w:t>
      </w:r>
      <w:r>
        <w:fldChar w:fldCharType="end"/>
      </w:r>
    </w:p>
  </w:footnote>
  <w:footnote w:id="1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t xml:space="preserve">Carson dan Moo, </w:t>
      </w:r>
      <w:r>
        <w:rPr>
          <w:i/>
        </w:rPr>
        <w:t>An introduction to the New Testament - Second Edition</w:t>
      </w:r>
      <w:r>
        <w:t>, 4:664.</w:t>
      </w:r>
      <w:r>
        <w:fldChar w:fldCharType="end"/>
      </w:r>
    </w:p>
  </w:footnote>
  <w:footnote w:id="16">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t xml:space="preserve">Guthrie, </w:t>
      </w:r>
      <w:r>
        <w:rPr>
          <w:i/>
        </w:rPr>
        <w:t>Pengantar Perjanjian Baru, Volume 3</w:t>
      </w:r>
      <w:r>
        <w:t>, 160.</w:t>
      </w:r>
      <w:r>
        <w:fldChar w:fldCharType="end"/>
      </w:r>
    </w:p>
  </w:footnote>
  <w:footnote w:id="17">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fldChar w:fldCharType="separate"/>
      </w:r>
      <w:r>
        <w:t xml:space="preserve">Sibarani, Diktat Kuliah : </w:t>
      </w:r>
      <w:r>
        <w:rPr>
          <w:iCs/>
        </w:rPr>
        <w:t>Pengtantar Perjanjian Baru</w:t>
      </w:r>
      <w:r>
        <w:t>, 87.</w:t>
      </w:r>
      <w:r>
        <w:fldChar w:fldCharType="end"/>
      </w:r>
    </w:p>
  </w:footnote>
  <w:footnote w:id="18">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t xml:space="preserve">Guthrie, </w:t>
      </w:r>
      <w:r>
        <w:rPr>
          <w:i/>
        </w:rPr>
        <w:t>Pengantar Perjanjian Baru, Volume 3</w:t>
      </w:r>
      <w:r>
        <w:t>, 161.</w:t>
      </w:r>
      <w:r>
        <w:fldChar w:fldCharType="end"/>
      </w:r>
    </w:p>
  </w:footnote>
  <w:footnote w:id="19">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manualFormatting" : "Ibid.,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t>Ibid., 165.</w:t>
      </w:r>
      <w:r>
        <w:fldChar w:fldCharType="end"/>
      </w:r>
    </w:p>
  </w:footnote>
  <w:footnote w:id="20">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t xml:space="preserve">Guthrie, </w:t>
      </w:r>
      <w:r>
        <w:rPr>
          <w:i/>
        </w:rPr>
        <w:t>Pengantar Perjanjian Baru, Volume 3</w:t>
      </w:r>
      <w:r>
        <w:t>, 166.</w:t>
      </w:r>
      <w:r>
        <w:fldChar w:fldCharType="end"/>
      </w:r>
    </w:p>
  </w:footnote>
  <w:footnote w:id="21">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t xml:space="preserve">Berkhof, </w:t>
      </w:r>
      <w:r>
        <w:rPr>
          <w:i/>
        </w:rPr>
        <w:t>Introduction to the New Testament</w:t>
      </w:r>
      <w:r>
        <w:t>, 170.</w:t>
      </w:r>
      <w:r>
        <w:fldChar w:fldCharType="end"/>
      </w:r>
    </w:p>
  </w:footnote>
  <w:footnote w:id="22">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fldChar w:fldCharType="separate"/>
      </w:r>
      <w:r>
        <w:t xml:space="preserve">Drane, </w:t>
      </w:r>
      <w:r>
        <w:rPr>
          <w:i/>
        </w:rPr>
        <w:t>Memahami Perjanjian Baru: pengantar historis-teologis</w:t>
      </w:r>
      <w:r>
        <w:t>, 521.</w:t>
      </w:r>
      <w:r>
        <w:fldChar w:fldCharType="end"/>
      </w:r>
    </w:p>
  </w:footnote>
  <w:footnote w:id="23">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t xml:space="preserve">Guthrie, </w:t>
      </w:r>
      <w:r>
        <w:rPr>
          <w:i/>
        </w:rPr>
        <w:t>Pengantar Perjanjian Baru, Volume 3</w:t>
      </w:r>
      <w:r>
        <w:t>, 166.</w:t>
      </w:r>
      <w:r>
        <w:fldChar w:fldCharType="end"/>
      </w:r>
    </w:p>
  </w:footnote>
  <w:footnote w:id="24">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fldChar w:fldCharType="separate"/>
      </w:r>
      <w:r>
        <w:t xml:space="preserve">Sibarani, Diktat Kuliah : </w:t>
      </w:r>
      <w:r>
        <w:rPr>
          <w:iCs/>
        </w:rPr>
        <w:t>Pengtantar Perjanjian Baru</w:t>
      </w:r>
      <w:r>
        <w:t>, 88.</w:t>
      </w:r>
      <w:r>
        <w:fldChar w:fldCharType="end"/>
      </w:r>
    </w:p>
  </w:footnote>
  <w:footnote w:id="2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t xml:space="preserve">Willian W. Klein, Craig L. Blomberg, dan Jr. Hubbard, Robert L., </w:t>
      </w:r>
      <w:r>
        <w:rPr>
          <w:i/>
        </w:rPr>
        <w:t>Introduction To Biblical Interpretation 2</w:t>
      </w:r>
      <w:r>
        <w:t xml:space="preserve"> (Malang: LITERATUR SAAT, 2013), 384.</w:t>
      </w:r>
      <w:r>
        <w:fldChar w:fldCharType="end"/>
      </w:r>
    </w:p>
  </w:footnote>
  <w:footnote w:id="26">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t xml:space="preserve">Klein, Blomberg, dan Hubbard, Robert L., </w:t>
      </w:r>
      <w:r>
        <w:rPr>
          <w:i/>
        </w:rPr>
        <w:t>Introduction To Biblical Interpretation 2</w:t>
      </w:r>
      <w:r>
        <w:t>, 385.</w:t>
      </w:r>
      <w:r>
        <w:fldChar w:fldCharType="end"/>
      </w:r>
    </w:p>
  </w:footnote>
  <w:footnote w:id="27">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t xml:space="preserve">Samuel Benyamin Hakh, </w:t>
      </w:r>
      <w:r>
        <w:rPr>
          <w:i/>
        </w:rPr>
        <w:t>Perjanjian Baru Sejarah, Pengantar dan Pokok-pokok Teologisnya</w:t>
      </w:r>
      <w:r>
        <w:t xml:space="preserve"> (Bandung: Bina Media Informasi, 2010), 346.</w:t>
      </w:r>
      <w:r>
        <w:fldChar w:fldCharType="end"/>
      </w:r>
    </w:p>
  </w:footnote>
  <w:footnote w:id="28">
    <w:p>
      <w:pPr>
        <w:pStyle w:val="12"/>
        <w:ind w:firstLine="720"/>
        <w:rPr>
          <w:lang w:val="en-US"/>
        </w:rPr>
      </w:pPr>
      <w:r>
        <w:rPr>
          <w:rStyle w:val="11"/>
        </w:rPr>
        <w:footnoteRef/>
      </w:r>
      <w:r>
        <w:t xml:space="preserve"> Tim Penyusunan Alkitab Penuntun Hidup Berkelimpahan, </w:t>
      </w:r>
      <w:r>
        <w:fldChar w:fldCharType="begin" w:fldLock="1"/>
      </w:r>
      <w:r>
        <w:instrText xml:space="preserve">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Pr>
          <w:i/>
        </w:rPr>
        <w:t>ALKITAB PENUNTUN HIDUP BERKELIMPAHAN</w:t>
      </w:r>
      <w:r>
        <w:t xml:space="preserve"> (Malang: Gandum Mas, 2004), 2107.</w:t>
      </w:r>
      <w:r>
        <w:fldChar w:fldCharType="end"/>
      </w:r>
    </w:p>
  </w:footnote>
  <w:footnote w:id="29">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t xml:space="preserve">Barclay M Newman Jr., </w:t>
      </w:r>
      <w:r>
        <w:rPr>
          <w:i/>
        </w:rPr>
        <w:t>KAMUS YUNANI-INDONESIA UNTUK PERJANJIAN BARU</w:t>
      </w:r>
      <w:r>
        <w:t xml:space="preserve"> (Jakarta: BPK Gunung Mulia, 2010), 157.</w:t>
      </w:r>
      <w:r>
        <w:fldChar w:fldCharType="end"/>
      </w:r>
    </w:p>
  </w:footnote>
  <w:footnote w:id="30">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Ibid.,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t>Ibid., 126.</w:t>
      </w:r>
      <w:r>
        <w:fldChar w:fldCharType="end"/>
      </w:r>
    </w:p>
  </w:footnote>
  <w:footnote w:id="31">
    <w:p>
      <w:pPr>
        <w:pStyle w:val="12"/>
        <w:ind w:firstLine="720"/>
        <w:rPr>
          <w:lang w:val="en-US"/>
        </w:rPr>
      </w:pPr>
      <w:r>
        <w:rPr>
          <w:rStyle w:val="11"/>
        </w:rPr>
        <w:footnoteRef/>
      </w:r>
      <w:r>
        <w:t xml:space="preserve"> Tim Penyusunan Alkitab Penuntun Hidup Berkelimpahan, </w:t>
      </w:r>
      <w:r>
        <w:fldChar w:fldCharType="begin" w:fldLock="1"/>
      </w:r>
      <w:r>
        <w:instrText xml:space="preserve">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Pr>
          <w:i/>
        </w:rPr>
        <w:t>ALKITAB PENUNTUN HIDUP BERKELIMPAHAN</w:t>
      </w:r>
      <w:r>
        <w:t>, 2109.</w:t>
      </w:r>
      <w:r>
        <w:fldChar w:fldCharType="end"/>
      </w:r>
    </w:p>
  </w:footnote>
  <w:footnote w:id="32">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fldChar w:fldCharType="separate"/>
      </w:r>
      <w:r>
        <w:rPr>
          <w:u w:val="single"/>
        </w:rPr>
        <w:t xml:space="preserve">Rita Wahyu, “SOZO (MENYELAMATKAN): STUDI KATA YUNANI - SarapanPagi Biblika Ministry,” </w:t>
      </w:r>
      <w:r>
        <w:rPr>
          <w:i/>
          <w:u w:val="single"/>
        </w:rPr>
        <w:t>Sarapan Pagi Biblika</w:t>
      </w:r>
      <w:r>
        <w:rPr>
          <w:u w:val="single"/>
        </w:rPr>
        <w:t>, Juni 2006, https://www.sarapanpagi.org/sozo-menyelamatkan-studi-kata-yunani-vt540.html</w:t>
      </w:r>
      <w:r>
        <w:t xml:space="preserve"> (diakses 17 Februari 2023).</w:t>
      </w:r>
      <w:r>
        <w:fldChar w:fldCharType="end"/>
      </w:r>
    </w:p>
  </w:footnote>
  <w:footnote w:id="33">
    <w:p>
      <w:pPr>
        <w:pStyle w:val="12"/>
        <w:ind w:firstLine="720"/>
        <w:rPr>
          <w:lang w:val="en-US"/>
        </w:rPr>
      </w:pPr>
      <w:r>
        <w:rPr>
          <w:rStyle w:val="11"/>
        </w:rPr>
        <w:footnoteRef/>
      </w:r>
      <w:r>
        <w:t xml:space="preserve"> Tim Penyusun Kamus Besar Bahasa Indonesia , </w:t>
      </w:r>
      <w:r>
        <w:fldChar w:fldCharType="begin" w:fldLock="1"/>
      </w:r>
      <w:r>
        <w:instrText xml:space="preserve">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Pr>
          <w:i/>
        </w:rPr>
        <w:t>Kamus Besar Bahasa Indonesia Pusat Bahasa Edisi Keempat</w:t>
      </w:r>
      <w:r>
        <w:t xml:space="preserve"> (Jakarta: Pt Gramedia Pustaka Utama, 2008), 1498.</w:t>
      </w:r>
      <w:r>
        <w:fldChar w:fldCharType="end"/>
      </w:r>
    </w:p>
  </w:footnote>
  <w:footnote w:id="34">
    <w:p>
      <w:pPr>
        <w:pStyle w:val="12"/>
        <w:ind w:firstLine="720"/>
        <w:rPr>
          <w:lang w:val="en-US"/>
        </w:rPr>
      </w:pPr>
      <w:r>
        <w:rPr>
          <w:rStyle w:val="11"/>
        </w:rPr>
        <w:footnoteRef/>
      </w:r>
      <w:r>
        <w:t xml:space="preserve"> Tim Penyusun Pola Hidup Kristen Penerapan Praktis, </w:t>
      </w:r>
      <w:r>
        <w:fldChar w:fldCharType="begin" w:fldLock="1"/>
      </w:r>
      <w:r>
        <w:instrText xml:space="preserve">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Pr>
          <w:i/>
        </w:rPr>
        <w:t>POLA HIDUP KRISTEN PENERAPAN PRAKTIS</w:t>
      </w:r>
      <w:r>
        <w:t xml:space="preserve"> (Malang: Gandum Mas, 2010), 2.</w:t>
      </w:r>
      <w:r>
        <w:fldChar w:fldCharType="end"/>
      </w:r>
    </w:p>
  </w:footnote>
  <w:footnote w:id="35">
    <w:p>
      <w:pPr>
        <w:pStyle w:val="12"/>
        <w:ind w:firstLine="720"/>
        <w:rPr>
          <w:lang w:val="en-US"/>
        </w:rPr>
      </w:pPr>
      <w:r>
        <w:rPr>
          <w:rStyle w:val="11"/>
        </w:rPr>
        <w:footnoteRef/>
      </w:r>
      <w:r>
        <w:t xml:space="preserve"> </w:t>
      </w:r>
      <w:r>
        <w:fldChar w:fldCharType="begin" w:fldLock="1"/>
      </w:r>
      <w:r>
        <w:instrText xml:space="preserve">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manualFormatting" : "Ibid.,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Pr>
          <w:iCs/>
        </w:rPr>
        <w:t>Ibid.</w:t>
      </w:r>
      <w:r>
        <w:t>, 9.</w:t>
      </w:r>
      <w:r>
        <w:fldChar w:fldCharType="end"/>
      </w:r>
    </w:p>
  </w:footnote>
  <w:footnote w:id="36">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t xml:space="preserve">Eddy Leo, </w:t>
      </w:r>
      <w:r>
        <w:rPr>
          <w:i/>
        </w:rPr>
        <w:t>THE KINGDOM LIVING : Mempraktekkan Kuasa Kerajaan Allah Dalam Hidup Anda Selama 49 Hari</w:t>
      </w:r>
      <w:r>
        <w:t xml:space="preserve"> (Jakarta: Metanoia Publishing, 2008), pendahuluan.</w:t>
      </w:r>
      <w:r>
        <w:fldChar w:fldCharType="end"/>
      </w:r>
    </w:p>
  </w:footnote>
  <w:footnote w:id="37">
    <w:p>
      <w:pPr>
        <w:pStyle w:val="12"/>
        <w:ind w:firstLine="720"/>
        <w:rPr>
          <w:lang w:val="en-US"/>
        </w:rPr>
      </w:pPr>
      <w:r>
        <w:rPr>
          <w:rStyle w:val="11"/>
        </w:rPr>
        <w:footnoteRef/>
      </w:r>
      <w:r>
        <w:t xml:space="preserve"> Tim Penyusun Pola Hidup Kristen Penerapan Praktis, </w:t>
      </w:r>
      <w:r>
        <w:fldChar w:fldCharType="begin" w:fldLock="1"/>
      </w:r>
      <w:r>
        <w:instrText xml:space="preserve">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Pr>
          <w:i/>
        </w:rPr>
        <w:t>POLA HIDUP KRISTEN PENERAPAN PRAKTIS</w:t>
      </w:r>
      <w:r>
        <w:t>, 46.</w:t>
      </w:r>
      <w:r>
        <w:fldChar w:fldCharType="end"/>
      </w:r>
    </w:p>
  </w:footnote>
  <w:footnote w:id="38">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t xml:space="preserve">J. C. Ryle, </w:t>
      </w:r>
      <w:r>
        <w:rPr>
          <w:i/>
        </w:rPr>
        <w:t>Holiness</w:t>
      </w:r>
      <w:r>
        <w:t xml:space="preserve"> (Abbotsford: Aneko Press, 2019), 127.</w:t>
      </w:r>
      <w:r>
        <w:fldChar w:fldCharType="end"/>
      </w:r>
    </w:p>
  </w:footnote>
  <w:footnote w:id="39">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Copyright \u00a9 2009 Bibleworks].",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Pr>
          <w:i/>
          <w:iCs/>
        </w:rPr>
        <w:t>BibleWorks 8</w:t>
      </w:r>
      <w:r>
        <w:t>, ver 8.0.013z.1, Software Alkitab, Biblika dan Alat-alat (LLC Bibleworks) [Copyright © 2009 Bibleworks].</w:t>
      </w:r>
      <w:r>
        <w:fldChar w:fldCharType="end"/>
      </w:r>
    </w:p>
  </w:footnote>
  <w:footnote w:id="40">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fldChar w:fldCharType="separate"/>
      </w:r>
      <w:r>
        <w:t xml:space="preserve">Rita Wahyu, “MENGENAL ALLAH - MENGENAL YESUS KRISTUS - SarapanPagi Biblika Ministry,” </w:t>
      </w:r>
      <w:r>
        <w:rPr>
          <w:i/>
        </w:rPr>
        <w:t>Sarapan Pagi Biblika</w:t>
      </w:r>
      <w:r>
        <w:t xml:space="preserve">, Juni 2006, </w:t>
      </w:r>
      <w:r>
        <w:rPr>
          <w:u w:val="single"/>
        </w:rPr>
        <w:t>https://www.sarapanpagi.org/mengenal-allah-mengenal-yesus-kristus-vt29.html#p67</w:t>
      </w:r>
      <w:r>
        <w:t xml:space="preserve"> (diakses  27 Februari 2023).</w:t>
      </w:r>
      <w:r>
        <w:fldChar w:fldCharType="end"/>
      </w:r>
    </w:p>
  </w:footnote>
  <w:footnote w:id="41">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Copyright \u00a9 2009 Bibleworks].",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Pr>
          <w:i/>
          <w:iCs/>
        </w:rPr>
        <w:t>BibleWorks 8</w:t>
      </w:r>
      <w:r>
        <w:t>, ver 8.0.013z.1, Software Alkitab, Biblika dan Alat-alat (LLC Bibleworks) [Copyright © 2009 Bibleworks].</w:t>
      </w:r>
      <w:r>
        <w:fldChar w:fldCharType="end"/>
      </w:r>
    </w:p>
  </w:footnote>
  <w:footnote w:id="42">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fldChar w:fldCharType="separate"/>
      </w:r>
      <w:r>
        <w:t xml:space="preserve">Rita Wahyu, “MENGENAL ALLAH - MENGENAL YESUS KRISTUS - SarapanPagi Biblika Ministry,” </w:t>
      </w:r>
      <w:r>
        <w:rPr>
          <w:i/>
        </w:rPr>
        <w:t>Sarapan Pagi Biblika</w:t>
      </w:r>
      <w:r>
        <w:t xml:space="preserve">, Juni 2006, </w:t>
      </w:r>
      <w:r>
        <w:rPr>
          <w:u w:val="single"/>
        </w:rPr>
        <w:t>https://www.sarapanpagi.org/mengenal-allah-mengenal-yesus-kristus-vt29.html#p67,</w:t>
      </w:r>
      <w:r>
        <w:t xml:space="preserve"> (diakses 27 Februari 2023).</w:t>
      </w:r>
      <w:r>
        <w:fldChar w:fldCharType="end"/>
      </w:r>
    </w:p>
  </w:footnote>
  <w:footnote w:id="43">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t xml:space="preserve">Rita Wahyu, </w:t>
      </w:r>
      <w:r>
        <w:rPr>
          <w:i/>
        </w:rPr>
        <w:t>EKSEGESIS PESHAT KITAB KEJADIAN-KITAB GENELOGI PARASHAT BERESHIT, KEJADIAN 1:1-6:8 EDISI REVISI</w:t>
      </w:r>
      <w:r>
        <w:t>, REVISI. (Jakarta: Ekumene Literature, 2019), 163.</w:t>
      </w:r>
      <w:r>
        <w:fldChar w:fldCharType="end"/>
      </w:r>
    </w:p>
  </w:footnote>
  <w:footnote w:id="44">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t xml:space="preserve">Wahyu, </w:t>
      </w:r>
      <w:r>
        <w:rPr>
          <w:i/>
        </w:rPr>
        <w:t>EKSEGESIS PESHAT KITAB KEJADIAN-KITAB GENELOGI PARASHAT BERESHIT, KEJADIAN 1:1-6:8 EDISI REVISI</w:t>
      </w:r>
      <w:r>
        <w:t>, 166.</w:t>
      </w:r>
      <w:r>
        <w:fldChar w:fldCharType="end"/>
      </w:r>
    </w:p>
  </w:footnote>
  <w:footnote w:id="4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t xml:space="preserve">Daniel B.D. Byantoro, </w:t>
      </w:r>
      <w:r>
        <w:rPr>
          <w:i/>
        </w:rPr>
        <w:t>Iman Orthodox Ringkas</w:t>
      </w:r>
      <w:r>
        <w:t xml:space="preserve"> (Yogyakarta: ANDI, 2018), 19.</w:t>
      </w:r>
      <w:r>
        <w:fldChar w:fldCharType="end"/>
      </w:r>
    </w:p>
  </w:footnote>
  <w:footnote w:id="46">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t xml:space="preserve">C. S. Lewis, </w:t>
      </w:r>
      <w:r>
        <w:rPr>
          <w:i/>
        </w:rPr>
        <w:t>Mere Christianity : a revised and enlarged edition, with a new introduction, of the three books, The case for Christianity, Christian behaviour, and Beyond personality</w:t>
      </w:r>
      <w:r>
        <w:t xml:space="preserve"> (New York: Collier Books, 1968), 123.</w:t>
      </w:r>
      <w:r>
        <w:fldChar w:fldCharType="end"/>
      </w:r>
    </w:p>
  </w:footnote>
  <w:footnote w:id="47">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t xml:space="preserve">J.I. Packer, </w:t>
      </w:r>
      <w:r>
        <w:rPr>
          <w:i/>
        </w:rPr>
        <w:t>Knowing God</w:t>
      </w:r>
      <w:r>
        <w:t xml:space="preserve"> (Westmont: InterVarsity Press, 1993), 80–81.</w:t>
      </w:r>
      <w:r>
        <w:fldChar w:fldCharType="end"/>
      </w:r>
    </w:p>
  </w:footnote>
  <w:footnote w:id="48">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t xml:space="preserve">Erastus Sabdono, </w:t>
      </w:r>
      <w:r>
        <w:rPr>
          <w:i/>
        </w:rPr>
        <w:t>Kehidupan Dalam Iman</w:t>
      </w:r>
      <w:r>
        <w:t xml:space="preserve"> (Jakarta: Rehoboot Literature, 2018), 4.</w:t>
      </w:r>
      <w:r>
        <w:fldChar w:fldCharType="end"/>
      </w:r>
    </w:p>
  </w:footnote>
  <w:footnote w:id="49">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fldChar w:fldCharType="separate"/>
      </w:r>
      <w:r>
        <w:t xml:space="preserve">à Kempis Thomas, “The Imitation of Christ,” </w:t>
      </w:r>
      <w:r>
        <w:rPr>
          <w:i/>
        </w:rPr>
        <w:t>Gutenberg</w:t>
      </w:r>
      <w:r>
        <w:t xml:space="preserve">, Februari 1999,  </w:t>
      </w:r>
      <w:r>
        <w:rPr>
          <w:u w:val="single"/>
        </w:rPr>
        <w:t>https://www.gutenberg.org/cache/epub/1653/pg1653-images.html#chap09</w:t>
      </w:r>
      <w:r>
        <w:t xml:space="preserve"> (diakses 3 Maret 2023).</w:t>
      </w:r>
      <w:r>
        <w:fldChar w:fldCharType="end"/>
      </w:r>
    </w:p>
  </w:footnote>
  <w:footnote w:id="50">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fldChar w:fldCharType="separate"/>
      </w:r>
      <w:r>
        <w:t xml:space="preserve">Byantoro, </w:t>
      </w:r>
      <w:r>
        <w:rPr>
          <w:i/>
        </w:rPr>
        <w:t>Iman Orthodox Ringkas</w:t>
      </w:r>
      <w:r>
        <w:t>, 67.</w:t>
      </w:r>
      <w:r>
        <w:fldChar w:fldCharType="end"/>
      </w:r>
    </w:p>
  </w:footnote>
  <w:footnote w:id="51">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manualFormatting" : "Ibid.,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t>Ibid., 19.</w:t>
      </w:r>
      <w:r>
        <w:fldChar w:fldCharType="end"/>
      </w:r>
    </w:p>
  </w:footnote>
  <w:footnote w:id="52">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fldChar w:fldCharType="separate"/>
      </w:r>
      <w:r>
        <w:t xml:space="preserve">“Yochanan 19 OJB - Therefore, then, Pilate took Rebbe, - Bible Gateway,” </w:t>
      </w:r>
      <w:r>
        <w:rPr>
          <w:i/>
        </w:rPr>
        <w:t>Zondervan Corporation</w:t>
      </w:r>
      <w:r>
        <w:t xml:space="preserve"> , </w:t>
      </w:r>
      <w:r>
        <w:rPr>
          <w:u w:val="single"/>
        </w:rPr>
        <w:t>https://www.biblegateway.com/passage/?search=Yochanan 19&amp;version=OJB</w:t>
      </w:r>
      <w:r>
        <w:t>, (diakses 6 Maret 2023).</w:t>
      </w:r>
      <w:r>
        <w:fldChar w:fldCharType="end"/>
      </w:r>
    </w:p>
  </w:footnote>
  <w:footnote w:id="53">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t xml:space="preserve">Rita Wahyu, </w:t>
      </w:r>
      <w:r>
        <w:rPr>
          <w:i/>
        </w:rPr>
        <w:t>INJIL SALIB BESORAT HATSELAV PROTOEVANGELIUM DAN PENGGENAPAN JANJI EKSEGESIS PESHAT NASKAH IBRANI</w:t>
      </w:r>
      <w:r>
        <w:t xml:space="preserve"> (Jakarta: Ekumene Literature, 2020), 545.</w:t>
      </w:r>
      <w:r>
        <w:fldChar w:fldCharType="end"/>
      </w:r>
    </w:p>
  </w:footnote>
  <w:footnote w:id="54">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t xml:space="preserve">Sabdono, </w:t>
      </w:r>
      <w:r>
        <w:rPr>
          <w:i/>
        </w:rPr>
        <w:t>Kehidupan Dalam Iman</w:t>
      </w:r>
      <w:r>
        <w:t>, 63.</w:t>
      </w:r>
      <w:r>
        <w:fldChar w:fldCharType="end"/>
      </w:r>
    </w:p>
  </w:footnote>
  <w:footnote w:id="5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Sabdono, &lt;i&gt;Kehidupan Dalam Iman&lt;/i&gt;, 64.", "manualFormatting" : "Ibid., 64.", "plainTextFormattedCitation" : "Sabdono, Kehidupan Dalam Iman, 64.", "previouslyFormattedCitation" : "Sabdono, &lt;i&gt;Kehidupan Dalam Iman&lt;/i&gt;, 64." }, "properties" : { "noteIndex" : 27 }, "schema" : "https://github.com/citation-style-language/schema/raw/master/csl-citation.json" }</w:instrText>
      </w:r>
      <w:r>
        <w:fldChar w:fldCharType="separate"/>
      </w:r>
      <w:r>
        <w:t>Ibid., 64.</w:t>
      </w:r>
      <w:r>
        <w:fldChar w:fldCharType="end"/>
      </w:r>
    </w:p>
  </w:footnote>
  <w:footnote w:id="56">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t xml:space="preserve">Robert C. Crosby, </w:t>
      </w:r>
      <w:r>
        <w:rPr>
          <w:i/>
        </w:rPr>
        <w:t>Becoming Like Him: Real &amp; Experiencing the Presence of Jesus Every Day</w:t>
      </w:r>
      <w:r>
        <w:t xml:space="preserve"> (Bloomington: Inspiring Voices, 2014), 9.</w:t>
      </w:r>
      <w:r>
        <w:fldChar w:fldCharType="end"/>
      </w:r>
    </w:p>
  </w:footnote>
  <w:footnote w:id="57">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t xml:space="preserve">Sabdono, </w:t>
      </w:r>
      <w:r>
        <w:rPr>
          <w:i/>
        </w:rPr>
        <w:t>Kehidupan Dalam Iman</w:t>
      </w:r>
      <w:r>
        <w:t>, 77.</w:t>
      </w:r>
      <w:r>
        <w:fldChar w:fldCharType="end"/>
      </w:r>
    </w:p>
  </w:footnote>
  <w:footnote w:id="58">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t xml:space="preserve">John Ortberg, </w:t>
      </w:r>
      <w:r>
        <w:rPr>
          <w:i/>
        </w:rPr>
        <w:t>The Life You’ve Always Wanted: Spiritual Disciplines for Ordinary People</w:t>
      </w:r>
      <w:r>
        <w:t xml:space="preserve"> (Grand Rapids: Zondervan, 1997), 79.</w:t>
      </w:r>
      <w:r>
        <w:fldChar w:fldCharType="end"/>
      </w:r>
    </w:p>
  </w:footnote>
  <w:footnote w:id="59">
    <w:p>
      <w:pPr>
        <w:pStyle w:val="12"/>
        <w:ind w:firstLine="720"/>
        <w:rPr>
          <w:lang w:val="en-US"/>
        </w:rPr>
      </w:pPr>
      <w:r>
        <w:rPr>
          <w:rStyle w:val="11"/>
        </w:rPr>
        <w:footnoteRef/>
      </w:r>
      <w:r>
        <w:t xml:space="preserve"> </w:t>
      </w:r>
      <w:r>
        <w:rPr>
          <w:i/>
          <w:iCs/>
        </w:rPr>
        <w:t>BibleWorks 8</w:t>
      </w:r>
      <w:r>
        <w:t>, ver 8.0.013z.1, Software Alkitab, Biblika dan Alat-alat (LLC Bibleworks) [Copyright © 2009 Bibleworks].</w:t>
      </w:r>
    </w:p>
  </w:footnote>
  <w:footnote w:id="60">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fldChar w:fldCharType="separate"/>
      </w:r>
      <w:r>
        <w:t xml:space="preserve">Rita Wahyu, “IMAN DAN PERCAYA - SarapanPagi Biblika Ministry,” </w:t>
      </w:r>
      <w:r>
        <w:rPr>
          <w:i/>
        </w:rPr>
        <w:t>Sarapan Pagi Biblika</w:t>
      </w:r>
      <w:r>
        <w:t xml:space="preserve">, Juni 2006, </w:t>
      </w:r>
      <w:r>
        <w:rPr>
          <w:u w:val="single"/>
        </w:rPr>
        <w:t>https://www.sarapanpagi.org/iman-dan-percaya-vt739.html</w:t>
      </w:r>
      <w:r>
        <w:t xml:space="preserve"> (diakses 10 Maret  2023).</w:t>
      </w:r>
      <w:r>
        <w:fldChar w:fldCharType="end"/>
      </w:r>
    </w:p>
  </w:footnote>
  <w:footnote w:id="61">
    <w:p>
      <w:pPr>
        <w:pStyle w:val="12"/>
        <w:ind w:firstLine="720"/>
        <w:rPr>
          <w:lang w:val="en-US"/>
        </w:rPr>
      </w:pPr>
      <w:r>
        <w:rPr>
          <w:rStyle w:val="11"/>
        </w:rPr>
        <w:footnoteRef/>
      </w:r>
      <w:r>
        <w:t xml:space="preserve"> </w:t>
      </w:r>
      <w:r>
        <w:rPr>
          <w:i/>
          <w:iCs/>
        </w:rPr>
        <w:t>BibleWorks 8</w:t>
      </w:r>
      <w:r>
        <w:t>, ver 8.0.013z.1, Software Alkitab, Biblika dan Alat-alat (LLC Bibleworks) [Copyright © 2009 Bibleworks].</w:t>
      </w:r>
    </w:p>
  </w:footnote>
  <w:footnote w:id="62">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t xml:space="preserve">Agus Santoso, </w:t>
      </w:r>
      <w:r>
        <w:rPr>
          <w:i/>
        </w:rPr>
        <w:t>LOGOS TATA BAHASA YUNANI KOINE</w:t>
      </w:r>
      <w:r>
        <w:t xml:space="preserve"> (Bandung: Bina Media Informasi, 2011), 29.</w:t>
      </w:r>
      <w:r>
        <w:fldChar w:fldCharType="end"/>
      </w:r>
    </w:p>
  </w:footnote>
  <w:footnote w:id="63">
    <w:p>
      <w:pPr>
        <w:pStyle w:val="12"/>
        <w:ind w:firstLine="720"/>
        <w:rPr>
          <w:lang w:val="en-US"/>
        </w:rPr>
      </w:pPr>
      <w:r>
        <w:rPr>
          <w:rStyle w:val="11"/>
        </w:rPr>
        <w:footnoteRef/>
      </w:r>
      <w:r>
        <w:t xml:space="preserve"> </w:t>
      </w:r>
      <w:r>
        <w:rPr>
          <w:i/>
          <w:iCs/>
        </w:rPr>
        <w:t>BibleWorks 8</w:t>
      </w:r>
      <w:r>
        <w:t>, ver 8.0.013z.1, Software Alkitab, Biblika dan Alat-alat (LLC Bibleworks) [Copyright © 2009 Bibleworks].</w:t>
      </w:r>
    </w:p>
  </w:footnote>
  <w:footnote w:id="64">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t xml:space="preserve">Donald Guthrie, </w:t>
      </w:r>
      <w:r>
        <w:rPr>
          <w:i/>
        </w:rPr>
        <w:t>Tyndale New Testament Commentaries: The Pastoral Epistles: An Introduction and Commentary</w:t>
      </w:r>
      <w:r>
        <w:t xml:space="preserve"> (Grand Rapids: Wm. B. Eerdmans Publishing, 1981), 101–102.</w:t>
      </w:r>
      <w:r>
        <w:fldChar w:fldCharType="end"/>
      </w:r>
    </w:p>
  </w:footnote>
  <w:footnote w:id="65">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t xml:space="preserve">Michael Green, </w:t>
      </w:r>
      <w:r>
        <w:rPr>
          <w:i/>
        </w:rPr>
        <w:t>The New International Commentary on the New Testament: The Second Epistle of Peter and the Epistle of Jude</w:t>
      </w:r>
      <w:r>
        <w:t>, 2nd Editio. (Westmont: Inter-Varsity Press, 1987), 68.</w:t>
      </w:r>
      <w:r>
        <w:fldChar w:fldCharType="end"/>
      </w:r>
    </w:p>
  </w:footnote>
  <w:footnote w:id="66">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t xml:space="preserve">Richard Bauckham, </w:t>
      </w:r>
      <w:r>
        <w:rPr>
          <w:i/>
        </w:rPr>
        <w:t>Word Biblical Commentary, Volume 50: Jude, 2 Peter</w:t>
      </w:r>
      <w:r>
        <w:t xml:space="preserve"> (New York: Word Books, 1983), 260.</w:t>
      </w:r>
      <w:r>
        <w:fldChar w:fldCharType="end"/>
      </w:r>
    </w:p>
  </w:footnote>
  <w:footnote w:id="67">
    <w:p>
      <w:pPr>
        <w:pStyle w:val="12"/>
        <w:ind w:firstLine="720"/>
        <w:rPr>
          <w:lang w:val="en-US"/>
        </w:rPr>
      </w:pPr>
      <w:r>
        <w:rPr>
          <w:rStyle w:val="11"/>
        </w:rPr>
        <w:footnoteRef/>
      </w:r>
      <w:r>
        <w:t xml:space="preserve"> </w:t>
      </w:r>
      <w:r>
        <w:rPr>
          <w:i/>
          <w:iCs/>
        </w:rPr>
        <w:t>BibleWorks 8</w:t>
      </w:r>
      <w:r>
        <w:t>, ver 8.0.013z.1, Software Alkitab, Biblika dan Alat-alat (LLC Bibleworks) [Copyright © 2009 Bibleworks].</w:t>
      </w:r>
    </w:p>
  </w:footnote>
  <w:footnote w:id="68">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fldChar w:fldCharType="separate"/>
      </w:r>
      <w:r>
        <w:t xml:space="preserve">Rita Wahyu, “TAHU-PENGETAHUAN - SarapanPagi Biblika Ministry,” </w:t>
      </w:r>
      <w:r>
        <w:rPr>
          <w:i/>
        </w:rPr>
        <w:t>Sarapan Pagi Biblika</w:t>
      </w:r>
      <w:r>
        <w:t xml:space="preserve">, Juni 2006, </w:t>
      </w:r>
      <w:r>
        <w:rPr>
          <w:u w:val="single"/>
        </w:rPr>
        <w:t>https://www.sarapanpagi.org/tahu-pengetahuan-vt627.html</w:t>
      </w:r>
      <w:r>
        <w:t xml:space="preserve"> (diakses 15 Maret  2023).</w:t>
      </w:r>
      <w:r>
        <w:fldChar w:fldCharType="end"/>
      </w:r>
    </w:p>
  </w:footnote>
  <w:footnote w:id="69">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t xml:space="preserve">Raymond C. Kelcy, </w:t>
      </w:r>
      <w:r>
        <w:rPr>
          <w:i/>
        </w:rPr>
        <w:t>The letters of Peter and Jude</w:t>
      </w:r>
      <w:r>
        <w:t xml:space="preserve"> (Austin: R. B. Sweet Co, 1972), 120.</w:t>
      </w:r>
      <w:r>
        <w:fldChar w:fldCharType="end"/>
      </w:r>
    </w:p>
  </w:footnote>
  <w:footnote w:id="70">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t xml:space="preserve">Kenneth L. Barker dan John R. Kohlenberger III, </w:t>
      </w:r>
      <w:r>
        <w:rPr>
          <w:i/>
        </w:rPr>
        <w:t>The Expositor’s Bible Commentary</w:t>
      </w:r>
      <w:r>
        <w:t>, Abridged E. (Grand Rapids: Zondervan, 2004), 1065.</w:t>
      </w:r>
      <w:r>
        <w:fldChar w:fldCharType="end"/>
      </w:r>
    </w:p>
  </w:footnote>
  <w:footnote w:id="71">
    <w:p>
      <w:pPr>
        <w:pStyle w:val="12"/>
        <w:ind w:firstLine="720"/>
        <w:rPr>
          <w:lang w:val="en-US"/>
        </w:rPr>
      </w:pPr>
      <w:r>
        <w:rPr>
          <w:rStyle w:val="11"/>
        </w:rPr>
        <w:footnoteRef/>
      </w:r>
      <w:r>
        <w:t xml:space="preserve"> </w:t>
      </w:r>
      <w:r>
        <w:rPr>
          <w:i/>
          <w:iCs/>
        </w:rPr>
        <w:t>BibleWorks 8</w:t>
      </w:r>
      <w:r>
        <w:t>, ver 8.0.013z.1, Software Alkitab, Biblika dan Alat-alat (LLC Bibleworks) [Copyright © 2009 Bibleworks].</w:t>
      </w:r>
    </w:p>
  </w:footnote>
  <w:footnote w:id="72">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t xml:space="preserve">Thomas C. Oden, </w:t>
      </w:r>
      <w:r>
        <w:rPr>
          <w:i/>
        </w:rPr>
        <w:t>Ancient Christian Commentary on Scripture: New Testament XI James, 1-2 Peter, 1-3 John, Jude</w:t>
      </w:r>
      <w:r>
        <w:t xml:space="preserve"> (Chicago: Fitzroy Dearborn Publishers, 2000), 133.</w:t>
      </w:r>
      <w:r>
        <w:fldChar w:fldCharType="end"/>
      </w:r>
    </w:p>
  </w:footnote>
  <w:footnote w:id="73">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t xml:space="preserve">Robert Strand, </w:t>
      </w:r>
      <w:r>
        <w:rPr>
          <w:i/>
        </w:rPr>
        <w:t>Nine Fruits Of Spirit : Self Control</w:t>
      </w:r>
      <w:r>
        <w:t xml:space="preserve"> (Green Florest: New Lieaf Press, 1999), 10.</w:t>
      </w:r>
      <w:r>
        <w:fldChar w:fldCharType="end"/>
      </w:r>
    </w:p>
  </w:footnote>
  <w:footnote w:id="74">
    <w:p>
      <w:pPr>
        <w:pStyle w:val="12"/>
        <w:ind w:firstLine="720"/>
        <w:rPr>
          <w:lang w:val="en-US"/>
        </w:rPr>
      </w:pPr>
      <w:r>
        <w:rPr>
          <w:rStyle w:val="11"/>
        </w:rPr>
        <w:footnoteRef/>
      </w:r>
      <w:r>
        <w:t xml:space="preserve"> </w:t>
      </w:r>
      <w:r>
        <w:fldChar w:fldCharType="begin" w:fldLock="1"/>
      </w:r>
      <w:r>
        <w:instrText xml:space="preserve">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fldChar w:fldCharType="separate"/>
      </w:r>
      <w:r>
        <w:t xml:space="preserve">Barker dan III, </w:t>
      </w:r>
      <w:r>
        <w:rPr>
          <w:i/>
        </w:rPr>
        <w:t>The Expositor’s Bible Commentary</w:t>
      </w:r>
      <w:r>
        <w:t>, 1065.</w:t>
      </w:r>
      <w:r>
        <w:fldChar w:fldCharType="end"/>
      </w:r>
    </w:p>
  </w:footnote>
  <w:footnote w:id="7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fldChar w:fldCharType="separate"/>
      </w:r>
      <w:r>
        <w:t xml:space="preserve">Newman Jr., </w:t>
      </w:r>
      <w:r>
        <w:rPr>
          <w:i/>
        </w:rPr>
        <w:t>KAMUS YUNANI-INDONESIA UNTUK PERJANJIAN BARU</w:t>
      </w:r>
      <w:r>
        <w:t>, 183.</w:t>
      </w:r>
      <w:r>
        <w:fldChar w:fldCharType="end"/>
      </w:r>
    </w:p>
  </w:footnote>
  <w:footnote w:id="76">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Newman Jr., &lt;i&gt;KAMUS YUNANI-INDONESIA UNTUK PERJANJIAN BARU&lt;/i&gt;, 184.", "manualFormatting" : "Ibid., 184.", "plainTextFormattedCitation" : "Newman Jr., KAMUS YUNANI-INDONESIA UNTUK PERJANJIAN BARU, 184.", "previouslyFormattedCitation" : "Newman Jr., &lt;i&gt;KAMUS YUNANI-INDONESIA UNTUK PERJANJIAN BARU&lt;/i&gt;, 184." }, "properties" : { "noteIndex" : 34 }, "schema" : "https://github.com/citation-style-language/schema/raw/master/csl-citation.json" }</w:instrText>
      </w:r>
      <w:r>
        <w:fldChar w:fldCharType="separate"/>
      </w:r>
      <w:r>
        <w:t>Ibid., 184.</w:t>
      </w:r>
      <w:r>
        <w:fldChar w:fldCharType="end"/>
      </w:r>
    </w:p>
  </w:footnote>
  <w:footnote w:id="77">
    <w:p>
      <w:pPr>
        <w:pStyle w:val="12"/>
        <w:ind w:firstLine="720"/>
        <w:rPr>
          <w:lang w:val="en-US"/>
        </w:rPr>
      </w:pPr>
      <w:r>
        <w:rPr>
          <w:rStyle w:val="11"/>
        </w:rPr>
        <w:footnoteRef/>
      </w:r>
      <w:r>
        <w:t xml:space="preserve"> Tim Pengembang Bible Hub,</w:t>
      </w:r>
      <w:r>
        <w:fldChar w:fldCharType="begin" w:fldLock="1"/>
      </w:r>
      <w:r>
        <w:instrText xml:space="preserve">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fldChar w:fldCharType="separate"/>
      </w:r>
      <w:r>
        <w:t xml:space="preserve">“Strong’s Greek: 5360. φιλαδελφία (philadelphia) -- the love of brothers, brotherly love,” </w:t>
      </w:r>
      <w:r>
        <w:rPr>
          <w:i/>
        </w:rPr>
        <w:t>Bible hub</w:t>
      </w:r>
      <w:r>
        <w:t xml:space="preserve">, 2004, </w:t>
      </w:r>
      <w:r>
        <w:rPr>
          <w:u w:val="single"/>
        </w:rPr>
        <w:t>https://biblehub.com/greek/5360.htm</w:t>
      </w:r>
      <w:r>
        <w:t xml:space="preserve"> (diakses 17 Maret  2023).</w:t>
      </w:r>
      <w:r>
        <w:fldChar w:fldCharType="end"/>
      </w:r>
    </w:p>
  </w:footnote>
  <w:footnote w:id="78">
    <w:p>
      <w:pPr>
        <w:pStyle w:val="12"/>
        <w:ind w:firstLine="720"/>
        <w:rPr>
          <w:lang w:val="en-US"/>
        </w:rPr>
      </w:pPr>
      <w:r>
        <w:rPr>
          <w:rStyle w:val="11"/>
        </w:rPr>
        <w:footnoteRef/>
      </w:r>
      <w:r>
        <w:t xml:space="preserve"> Tim Pengembang Bible Hub, </w:t>
      </w:r>
      <w:r>
        <w:fldChar w:fldCharType="begin" w:fldLock="1"/>
      </w:r>
      <w:r>
        <w:instrText xml:space="preserve">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fldChar w:fldCharType="separate"/>
      </w:r>
      <w:r>
        <w:t xml:space="preserve">“Strong’s Greek: 5373. φιλία (philia) -- friendship,” </w:t>
      </w:r>
      <w:r>
        <w:rPr>
          <w:i/>
        </w:rPr>
        <w:t>Bible hub</w:t>
      </w:r>
      <w:r>
        <w:t xml:space="preserve">, 2004, </w:t>
      </w:r>
      <w:r>
        <w:rPr>
          <w:u w:val="single"/>
        </w:rPr>
        <w:t xml:space="preserve">https://biblehub.com/greek/5373.htm </w:t>
      </w:r>
      <w:r>
        <w:t>(diakses 17 Maret  2023).</w:t>
      </w:r>
      <w:r>
        <w:fldChar w:fldCharType="end"/>
      </w:r>
    </w:p>
  </w:footnote>
  <w:footnote w:id="79">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t xml:space="preserve">Newman Jr., </w:t>
      </w:r>
      <w:r>
        <w:rPr>
          <w:i/>
        </w:rPr>
        <w:t>KAMUS YUNANI-INDONESIA UNTUK PERJANJIAN BARU</w:t>
      </w:r>
      <w:r>
        <w:t>, 55.</w:t>
      </w:r>
      <w:r>
        <w:fldChar w:fldCharType="end"/>
      </w:r>
    </w:p>
  </w:footnote>
  <w:footnote w:id="80">
    <w:p>
      <w:pPr>
        <w:pStyle w:val="12"/>
        <w:ind w:firstLine="720"/>
        <w:rPr>
          <w:lang w:val="en-US"/>
        </w:rPr>
      </w:pPr>
      <w:r>
        <w:rPr>
          <w:rStyle w:val="11"/>
        </w:rPr>
        <w:footnoteRef/>
      </w:r>
      <w:r>
        <w:t xml:space="preserve"> </w:t>
      </w:r>
      <w:r>
        <w:rPr>
          <w:i/>
          <w:iCs/>
        </w:rPr>
        <w:t>BibleWorks 8</w:t>
      </w:r>
      <w:r>
        <w:t>, ver 8.0.013z.1, Software Alkitab, Biblika dan Alat-alat (LLC Bibleworks) [Copyright © 2009 Bibleworks].</w:t>
      </w:r>
    </w:p>
  </w:footnote>
  <w:footnote w:id="81">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79.</w:t>
      </w:r>
      <w:r>
        <w:fldChar w:fldCharType="end"/>
      </w:r>
    </w:p>
  </w:footnote>
  <w:footnote w:id="82">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4.</w:t>
      </w:r>
      <w:r>
        <w:fldChar w:fldCharType="end"/>
      </w:r>
    </w:p>
  </w:footnote>
  <w:footnote w:id="83">
    <w:p>
      <w:pPr>
        <w:pStyle w:val="12"/>
        <w:ind w:firstLine="720"/>
        <w:rPr>
          <w:lang w:val="en-US"/>
        </w:rPr>
      </w:pPr>
      <w:r>
        <w:rPr>
          <w:rStyle w:val="11"/>
        </w:rPr>
        <w:footnoteRef/>
      </w:r>
      <w:r>
        <w:t xml:space="preserve"> Tim Pengembang Bible Gateway, </w:t>
      </w:r>
      <w:r>
        <w:fldChar w:fldCharType="begin" w:fldLock="1"/>
      </w:r>
      <w:r>
        <w:instrText xml:space="preserve">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t>“</w:t>
      </w:r>
      <w:r>
        <w:rPr>
          <w:rFonts w:cstheme="minorHAnsi"/>
          <w:rtl/>
        </w:rPr>
        <w:t xml:space="preserve">אגרתו השנייה של פטרוס השליח </w:t>
      </w:r>
      <w:r>
        <w:t xml:space="preserve">1 HHH - </w:t>
      </w:r>
      <w:r>
        <w:rPr>
          <w:rFonts w:cstheme="minorHAnsi"/>
          <w:rtl/>
        </w:rPr>
        <w:t>מאת שמעון פטרוס</w:t>
      </w:r>
      <w:r>
        <w:t xml:space="preserve">, </w:t>
      </w:r>
      <w:r>
        <w:rPr>
          <w:rFonts w:cstheme="minorHAnsi"/>
          <w:rtl/>
        </w:rPr>
        <w:t xml:space="preserve">עבדו </w:t>
      </w:r>
      <w:r>
        <w:t xml:space="preserve">- Bible Gateway,” </w:t>
      </w:r>
      <w:r>
        <w:rPr>
          <w:i/>
        </w:rPr>
        <w:t>Bible Gateway</w:t>
      </w:r>
      <w:r>
        <w:t xml:space="preserve">, 2010, </w:t>
      </w:r>
      <w:r>
        <w:rPr>
          <w:u w:val="single"/>
        </w:rPr>
        <w:t>https://www.biblegateway.com/passage/?search=</w:t>
      </w:r>
      <w:r>
        <w:rPr>
          <w:rFonts w:cstheme="minorHAnsi"/>
          <w:u w:val="single"/>
          <w:rtl/>
        </w:rPr>
        <w:t>אגרתו</w:t>
      </w:r>
      <w:r>
        <w:rPr>
          <w:u w:val="single"/>
        </w:rPr>
        <w:t>+</w:t>
      </w:r>
      <w:r>
        <w:rPr>
          <w:rFonts w:cstheme="minorHAnsi"/>
          <w:u w:val="single"/>
          <w:rtl/>
        </w:rPr>
        <w:t>השנייה</w:t>
      </w:r>
      <w:r>
        <w:rPr>
          <w:u w:val="single"/>
        </w:rPr>
        <w:t>+</w:t>
      </w:r>
      <w:r>
        <w:rPr>
          <w:rFonts w:cstheme="minorHAnsi"/>
          <w:u w:val="single"/>
          <w:rtl/>
        </w:rPr>
        <w:t>של</w:t>
      </w:r>
      <w:r>
        <w:rPr>
          <w:u w:val="single"/>
        </w:rPr>
        <w:t>+</w:t>
      </w:r>
      <w:r>
        <w:rPr>
          <w:rFonts w:cstheme="minorHAnsi"/>
          <w:u w:val="single"/>
          <w:rtl/>
        </w:rPr>
        <w:t>פטרוס</w:t>
      </w:r>
      <w:r>
        <w:rPr>
          <w:u w:val="single"/>
        </w:rPr>
        <w:t>+</w:t>
      </w:r>
      <w:r>
        <w:rPr>
          <w:rFonts w:cstheme="minorHAnsi"/>
          <w:u w:val="single"/>
          <w:rtl/>
        </w:rPr>
        <w:t xml:space="preserve">השליח </w:t>
      </w:r>
      <w:r>
        <w:rPr>
          <w:u w:val="single"/>
        </w:rPr>
        <w:t>1&amp;version=HHH</w:t>
      </w:r>
      <w:r>
        <w:t xml:space="preserve"> (diakses 17 Maret 2023).</w:t>
      </w:r>
      <w:r>
        <w:fldChar w:fldCharType="end"/>
      </w:r>
    </w:p>
  </w:footnote>
  <w:footnote w:id="84">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7–790.</w:t>
      </w:r>
      <w:r>
        <w:fldChar w:fldCharType="end"/>
      </w:r>
    </w:p>
  </w:footnote>
  <w:footnote w:id="85">
    <w:p>
      <w:pPr>
        <w:pStyle w:val="12"/>
        <w:ind w:firstLine="720"/>
        <w:rPr>
          <w:lang w:val="en-US"/>
        </w:rPr>
      </w:pPr>
      <w:r>
        <w:rPr>
          <w:rStyle w:val="11"/>
        </w:rPr>
        <w:footnoteRef/>
      </w:r>
      <w:r>
        <w:t xml:space="preserve"> </w:t>
      </w:r>
      <w:r>
        <w:fldChar w:fldCharType="begin" w:fldLock="1"/>
      </w:r>
      <w:r>
        <w:instrText xml:space="preserve">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4.</w:t>
      </w:r>
      <w:r>
        <w:fldChar w:fldCharType="end"/>
      </w:r>
    </w:p>
  </w:footnote>
  <w:footnote w:id="86">
    <w:p>
      <w:pPr>
        <w:pStyle w:val="12"/>
        <w:ind w:firstLine="720"/>
        <w:rPr>
          <w:lang w:val="en-US"/>
        </w:rPr>
      </w:pPr>
      <w:r>
        <w:rPr>
          <w:rStyle w:val="11"/>
        </w:rPr>
        <w:footnoteRef/>
      </w:r>
      <w:r>
        <w:t xml:space="preserve"> </w:t>
      </w:r>
      <w:r>
        <w:fldChar w:fldCharType="begin" w:fldLock="1"/>
      </w:r>
      <w:r>
        <w:instrText xml:space="preserve">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t xml:space="preserve">Elisabeth Sitepu dan Eka Hosana Ginting, “KONTRIBUSI PERSEPSI PEMUDA-PEMUDI TENTANG PELAYANAN PENGAJARAN DAN KEBAKTIAN PEMUDA-PEMUDI TERHADAP PERTUMBUHAN IMAN PEMUDA-PEMUDI GEREJA JEMAAT ALLAH INDONESIA (GJAI) SEKTOR VI,” </w:t>
      </w:r>
      <w:r>
        <w:rPr>
          <w:i/>
        </w:rPr>
        <w:t>Pertumbuhan Iman Pemuda</w:t>
      </w:r>
      <w:r>
        <w:t xml:space="preserve"> 2, no. 2 (2020): 2020, </w:t>
      </w:r>
      <w:r>
        <w:rPr>
          <w:u w:val="single"/>
        </w:rPr>
        <w:t>http://jurnal.darmaagung.ac.id/index.php/jurnalreligi/article/view/665</w:t>
      </w:r>
      <w:r>
        <w:t xml:space="preserve"> (diakses 24 Maret 2023).</w:t>
      </w:r>
      <w:r>
        <w:fldChar w:fldCharType="end"/>
      </w:r>
    </w:p>
  </w:footnote>
  <w:footnote w:id="87">
    <w:p>
      <w:pPr>
        <w:pStyle w:val="12"/>
        <w:ind w:firstLine="720"/>
        <w:rPr>
          <w:lang w:val="en-US"/>
        </w:rPr>
      </w:pPr>
      <w:r>
        <w:rPr>
          <w:rStyle w:val="11"/>
        </w:rPr>
        <w:footnoteRef/>
      </w:r>
      <w:r>
        <w:t xml:space="preserve"> </w:t>
      </w:r>
      <w:r>
        <w:fldChar w:fldCharType="begin" w:fldLock="1"/>
      </w:r>
      <w:r>
        <w:instrText xml:space="preserve">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fldChar w:fldCharType="separate"/>
      </w:r>
      <w:r>
        <w:t xml:space="preserve">Joseph Christ Santo dan Yonatan Alex Arifianto, “Pertumbuhan Rohani Berdasarkan 1 Petrus 2:1-4 dan Aplikasinya dalam Kehidupan Orang Percaya,” </w:t>
      </w:r>
      <w:r>
        <w:rPr>
          <w:i/>
        </w:rPr>
        <w:t>Fidei: Jurnal Teologi Sistematika dan Praktika</w:t>
      </w:r>
      <w:r>
        <w:t xml:space="preserve"> 5, no. 1 (2022): 1–21, </w:t>
      </w:r>
      <w:r>
        <w:rPr>
          <w:u w:val="single"/>
        </w:rPr>
        <w:t>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w:t>
      </w:r>
      <w:r>
        <w:t xml:space="preserve"> (diakses 24 Maret 2023).</w:t>
      </w:r>
      <w:r>
        <w:fldChar w:fldCharType="end"/>
      </w:r>
    </w:p>
  </w:footnote>
  <w:footnote w:id="88">
    <w:p>
      <w:pPr>
        <w:pStyle w:val="12"/>
        <w:ind w:firstLine="720"/>
        <w:rPr>
          <w:lang w:val="en-US"/>
        </w:rPr>
      </w:pPr>
      <w:r>
        <w:rPr>
          <w:rStyle w:val="11"/>
        </w:rPr>
        <w:footnoteRef/>
      </w:r>
      <w:r>
        <w:t xml:space="preserve"> </w:t>
      </w:r>
      <w:r>
        <w:fldChar w:fldCharType="begin" w:fldLock="1"/>
      </w:r>
      <w:r>
        <w:instrText xml:space="preserve">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last modified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fldChar w:fldCharType="separate"/>
      </w:r>
      <w:r>
        <w:t xml:space="preserve">Tulozisokhi Laia, “Pengaruh Pengajaran Tentang Pengenalan akan Tuhan Yesus Berdasarkan II Petrus 1:1-15 terhadap Pertumbuhan Rohani bagi Peserta Didik Kelas 1 dan 2 di Smp Negeri 12 Yogyakarta - Repository STT Kadesi Yogyakarta,” </w:t>
      </w:r>
      <w:r>
        <w:rPr>
          <w:i/>
        </w:rPr>
        <w:t>Bachelor thesis</w:t>
      </w:r>
      <w:r>
        <w:t xml:space="preserve">, last modified 2021, </w:t>
      </w:r>
      <w:r>
        <w:rPr>
          <w:u w:val="single"/>
        </w:rPr>
        <w:t>http://repository.sttkadesiyogyakarta.ac.id/31</w:t>
      </w:r>
      <w:r>
        <w:t xml:space="preserve"> (diakses 24 Maret 2023).</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83560"/>
      <w:docPartObj>
        <w:docPartGallery w:val="AutoText"/>
      </w:docPartObj>
    </w:sdtPr>
    <w:sdtContent>
      <w:p>
        <w:pPr>
          <w:pStyle w:val="13"/>
          <w:jc w:val="right"/>
        </w:pPr>
        <w:r>
          <w:fldChar w:fldCharType="begin"/>
        </w:r>
        <w:r>
          <w:instrText xml:space="preserve"> PAGE   \* MERGEFORMAT </w:instrText>
        </w:r>
        <w:r>
          <w:fldChar w:fldCharType="separate"/>
        </w:r>
        <w:r>
          <w:t>2</w:t>
        </w:r>
        <w:r>
          <w:fldChar w:fldCharType="end"/>
        </w:r>
      </w:p>
    </w:sdtContent>
  </w:sdt>
  <w:p>
    <w:pPr>
      <w:pStyle w:val="1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175B66"/>
    <w:multiLevelType w:val="multilevel"/>
    <w:tmpl w:val="02175B66"/>
    <w:lvl w:ilvl="0" w:tentative="0">
      <w:start w:val="1"/>
      <w:numFmt w:val="upp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1FE00B51"/>
    <w:multiLevelType w:val="multilevel"/>
    <w:tmpl w:val="1FE00B51"/>
    <w:lvl w:ilvl="0" w:tentative="0">
      <w:start w:val="1"/>
      <w:numFmt w:val="upperRoman"/>
      <w:lvlText w:val="%1."/>
      <w:lvlJc w:val="right"/>
      <w:pPr>
        <w:ind w:left="720" w:hanging="360"/>
      </w:pPr>
    </w:lvl>
    <w:lvl w:ilvl="1" w:tentative="0">
      <w:start w:val="1"/>
      <w:numFmt w:val="upperLetter"/>
      <w:lvlText w:val="%2."/>
      <w:lvlJc w:val="left"/>
      <w:pPr>
        <w:ind w:left="720" w:hanging="360"/>
      </w:pPr>
    </w:lvl>
    <w:lvl w:ilvl="2" w:tentative="0">
      <w:start w:val="1"/>
      <w:numFmt w:val="decimal"/>
      <w:lvlText w:val="%3."/>
      <w:lvlJc w:val="left"/>
      <w:pPr>
        <w:ind w:left="720" w:hanging="36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2010305E"/>
    <w:multiLevelType w:val="multilevel"/>
    <w:tmpl w:val="2010305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21143676"/>
    <w:multiLevelType w:val="multilevel"/>
    <w:tmpl w:val="21143676"/>
    <w:lvl w:ilvl="0" w:tentative="0">
      <w:start w:val="1"/>
      <w:numFmt w:val="decimal"/>
      <w:lvlText w:val="%1)"/>
      <w:lvlJc w:val="left"/>
      <w:pPr>
        <w:ind w:left="720" w:hanging="360"/>
      </w:pPr>
      <w:rPr>
        <w:rFonts w:ascii="Times New Roman" w:hAnsi="Times New Roman"/>
        <w:b/>
        <w:bCs/>
        <w:color w:val="auto"/>
        <w:sz w:val="24"/>
        <w:u w:val="non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26BA764A"/>
    <w:multiLevelType w:val="multilevel"/>
    <w:tmpl w:val="26BA764A"/>
    <w:lvl w:ilvl="0" w:tentative="0">
      <w:start w:val="1"/>
      <w:numFmt w:val="decimal"/>
      <w:lvlText w:val="%1)"/>
      <w:lvlJc w:val="left"/>
      <w:pPr>
        <w:ind w:left="720" w:hanging="360"/>
      </w:pPr>
      <w:rPr>
        <w:b/>
        <w:bCs w:val="0"/>
        <w:i w:val="0"/>
        <w:iCs/>
        <w:color w:val="auto"/>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30124E3B"/>
    <w:multiLevelType w:val="multilevel"/>
    <w:tmpl w:val="30124E3B"/>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3CA71041"/>
    <w:multiLevelType w:val="multilevel"/>
    <w:tmpl w:val="3CA7104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54AF0C61"/>
    <w:multiLevelType w:val="multilevel"/>
    <w:tmpl w:val="54AF0C6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5FC42C90"/>
    <w:multiLevelType w:val="multilevel"/>
    <w:tmpl w:val="5FC42C90"/>
    <w:lvl w:ilvl="0" w:tentative="0">
      <w:start w:val="2"/>
      <w:numFmt w:val="decimal"/>
      <w:lvlText w:val="%1."/>
      <w:lvlJc w:val="left"/>
      <w:pPr>
        <w:ind w:left="288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63614FBB"/>
    <w:multiLevelType w:val="multilevel"/>
    <w:tmpl w:val="63614FBB"/>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675D18C9"/>
    <w:multiLevelType w:val="multilevel"/>
    <w:tmpl w:val="675D18C9"/>
    <w:lvl w:ilvl="0" w:tentative="0">
      <w:start w:val="2"/>
      <w:numFmt w:val="lowerLetter"/>
      <w:lvlText w:val="%1."/>
      <w:lvlJc w:val="left"/>
      <w:pPr>
        <w:ind w:left="720" w:hanging="360"/>
      </w:pPr>
      <w:rPr>
        <w:rFonts w:hint="default"/>
        <w:i w:val="0"/>
        <w:iCs w:val="0"/>
        <w:color w:val="auto"/>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768228E8"/>
    <w:multiLevelType w:val="multilevel"/>
    <w:tmpl w:val="768228E8"/>
    <w:lvl w:ilvl="0" w:tentative="0">
      <w:start w:val="2"/>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7DBA1948"/>
    <w:multiLevelType w:val="multilevel"/>
    <w:tmpl w:val="7DBA1948"/>
    <w:lvl w:ilvl="0" w:tentative="0">
      <w:start w:val="1"/>
      <w:numFmt w:val="decimal"/>
      <w:lvlText w:val="%1)"/>
      <w:lvlJc w:val="left"/>
      <w:pPr>
        <w:ind w:left="720" w:hanging="360"/>
      </w:pPr>
      <w:rPr>
        <w:rFonts w:ascii="Times New Roman" w:hAnsi="Times New Roman"/>
        <w:b/>
        <w:bCs/>
        <w:color w:val="auto"/>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6"/>
  </w:num>
  <w:num w:numId="3">
    <w:abstractNumId w:val="9"/>
  </w:num>
  <w:num w:numId="4">
    <w:abstractNumId w:val="4"/>
  </w:num>
  <w:num w:numId="5">
    <w:abstractNumId w:val="10"/>
  </w:num>
  <w:num w:numId="6">
    <w:abstractNumId w:val="2"/>
  </w:num>
  <w:num w:numId="7">
    <w:abstractNumId w:val="1"/>
  </w:num>
  <w:num w:numId="8">
    <w:abstractNumId w:val="3"/>
  </w:num>
  <w:num w:numId="9">
    <w:abstractNumId w:val="8"/>
  </w:num>
  <w:num w:numId="10">
    <w:abstractNumId w:val="5"/>
  </w:num>
  <w:num w:numId="11">
    <w:abstractNumId w:val="12"/>
  </w:num>
  <w:num w:numId="12">
    <w:abstractNumId w:val="7"/>
  </w:num>
  <w:num w:numId="13">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ideon Sele">
    <w15:presenceInfo w15:providerId="WPS Office" w15:userId="14478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characterSpacingControl w:val="doNotCompress"/>
  <w:footnotePr>
    <w:footnote w:id="178"/>
    <w:footnote w:id="179"/>
  </w:footnotePr>
  <w:endnotePr>
    <w:endnote w:id="0"/>
    <w:endnote w:id="1"/>
  </w:endnotePr>
  <w:compat>
    <w:doNotExpandShiftReturn/>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766E"/>
    <w:rsid w:val="0000021A"/>
    <w:rsid w:val="00001D9E"/>
    <w:rsid w:val="00002766"/>
    <w:rsid w:val="000052EF"/>
    <w:rsid w:val="00005F5C"/>
    <w:rsid w:val="00014103"/>
    <w:rsid w:val="00020B65"/>
    <w:rsid w:val="00027C91"/>
    <w:rsid w:val="00030EC1"/>
    <w:rsid w:val="00034EBD"/>
    <w:rsid w:val="000352C2"/>
    <w:rsid w:val="000433C2"/>
    <w:rsid w:val="0005009B"/>
    <w:rsid w:val="00062B54"/>
    <w:rsid w:val="00063CBF"/>
    <w:rsid w:val="00070437"/>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17ED"/>
    <w:rsid w:val="000D2B77"/>
    <w:rsid w:val="000D6B83"/>
    <w:rsid w:val="000D7AA1"/>
    <w:rsid w:val="000E0538"/>
    <w:rsid w:val="000E0A71"/>
    <w:rsid w:val="000E3213"/>
    <w:rsid w:val="000F58F8"/>
    <w:rsid w:val="00100820"/>
    <w:rsid w:val="001038DD"/>
    <w:rsid w:val="0011155C"/>
    <w:rsid w:val="00112F45"/>
    <w:rsid w:val="001140F4"/>
    <w:rsid w:val="00114CFB"/>
    <w:rsid w:val="0013053B"/>
    <w:rsid w:val="00132964"/>
    <w:rsid w:val="00136144"/>
    <w:rsid w:val="0014312F"/>
    <w:rsid w:val="001437D4"/>
    <w:rsid w:val="00143938"/>
    <w:rsid w:val="00144EA8"/>
    <w:rsid w:val="0014622B"/>
    <w:rsid w:val="00146B05"/>
    <w:rsid w:val="00151036"/>
    <w:rsid w:val="001579E3"/>
    <w:rsid w:val="00162B21"/>
    <w:rsid w:val="00163C9E"/>
    <w:rsid w:val="00164246"/>
    <w:rsid w:val="0016766E"/>
    <w:rsid w:val="00172EAD"/>
    <w:rsid w:val="00174916"/>
    <w:rsid w:val="001766F1"/>
    <w:rsid w:val="00176839"/>
    <w:rsid w:val="00176BC7"/>
    <w:rsid w:val="00177B33"/>
    <w:rsid w:val="001809C6"/>
    <w:rsid w:val="00191C4B"/>
    <w:rsid w:val="001A09DC"/>
    <w:rsid w:val="001A4765"/>
    <w:rsid w:val="001A4B94"/>
    <w:rsid w:val="001A6A8B"/>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403D2"/>
    <w:rsid w:val="002459F9"/>
    <w:rsid w:val="0025117E"/>
    <w:rsid w:val="00251EA0"/>
    <w:rsid w:val="00257BCB"/>
    <w:rsid w:val="00264D91"/>
    <w:rsid w:val="00267C9A"/>
    <w:rsid w:val="002732F5"/>
    <w:rsid w:val="00274CBA"/>
    <w:rsid w:val="00282ED8"/>
    <w:rsid w:val="002834C0"/>
    <w:rsid w:val="00287385"/>
    <w:rsid w:val="002910DC"/>
    <w:rsid w:val="00293B77"/>
    <w:rsid w:val="002B3761"/>
    <w:rsid w:val="002B4635"/>
    <w:rsid w:val="002B4EB2"/>
    <w:rsid w:val="002B7BB1"/>
    <w:rsid w:val="002C06E1"/>
    <w:rsid w:val="002C718D"/>
    <w:rsid w:val="002E0A33"/>
    <w:rsid w:val="002E3D86"/>
    <w:rsid w:val="002E472C"/>
    <w:rsid w:val="002E5774"/>
    <w:rsid w:val="002F291B"/>
    <w:rsid w:val="003022F1"/>
    <w:rsid w:val="00303098"/>
    <w:rsid w:val="003042EF"/>
    <w:rsid w:val="00304945"/>
    <w:rsid w:val="00305C64"/>
    <w:rsid w:val="00316627"/>
    <w:rsid w:val="00322CDA"/>
    <w:rsid w:val="00323B02"/>
    <w:rsid w:val="003246FE"/>
    <w:rsid w:val="00325248"/>
    <w:rsid w:val="003256B6"/>
    <w:rsid w:val="00330EF9"/>
    <w:rsid w:val="003424CC"/>
    <w:rsid w:val="003455F9"/>
    <w:rsid w:val="003475C3"/>
    <w:rsid w:val="003525C1"/>
    <w:rsid w:val="0035279B"/>
    <w:rsid w:val="00352EE8"/>
    <w:rsid w:val="003542BD"/>
    <w:rsid w:val="00363115"/>
    <w:rsid w:val="003631C2"/>
    <w:rsid w:val="00366852"/>
    <w:rsid w:val="00366FF2"/>
    <w:rsid w:val="00367F30"/>
    <w:rsid w:val="00371292"/>
    <w:rsid w:val="003724CD"/>
    <w:rsid w:val="00374A88"/>
    <w:rsid w:val="003750D4"/>
    <w:rsid w:val="00376979"/>
    <w:rsid w:val="0038325D"/>
    <w:rsid w:val="0038518E"/>
    <w:rsid w:val="003A0353"/>
    <w:rsid w:val="003A2036"/>
    <w:rsid w:val="003A35B3"/>
    <w:rsid w:val="003A6CF5"/>
    <w:rsid w:val="003A7F90"/>
    <w:rsid w:val="003B0105"/>
    <w:rsid w:val="003B7CF0"/>
    <w:rsid w:val="003C1AAC"/>
    <w:rsid w:val="003C485A"/>
    <w:rsid w:val="003C65F6"/>
    <w:rsid w:val="003C696B"/>
    <w:rsid w:val="003D5885"/>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E53"/>
    <w:rsid w:val="00455DAE"/>
    <w:rsid w:val="004561CE"/>
    <w:rsid w:val="0045719A"/>
    <w:rsid w:val="0046034F"/>
    <w:rsid w:val="00465758"/>
    <w:rsid w:val="00472AD4"/>
    <w:rsid w:val="004733A4"/>
    <w:rsid w:val="004752F1"/>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1499"/>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B9F"/>
    <w:rsid w:val="005B444C"/>
    <w:rsid w:val="005B6FAD"/>
    <w:rsid w:val="005C3D76"/>
    <w:rsid w:val="005C776F"/>
    <w:rsid w:val="005D12DE"/>
    <w:rsid w:val="005D30C1"/>
    <w:rsid w:val="005E2A22"/>
    <w:rsid w:val="005E356A"/>
    <w:rsid w:val="005E41B9"/>
    <w:rsid w:val="005F6109"/>
    <w:rsid w:val="005F6782"/>
    <w:rsid w:val="005F7A64"/>
    <w:rsid w:val="00600001"/>
    <w:rsid w:val="006058A9"/>
    <w:rsid w:val="00607E9B"/>
    <w:rsid w:val="0061347B"/>
    <w:rsid w:val="006153AC"/>
    <w:rsid w:val="00616340"/>
    <w:rsid w:val="00624CF8"/>
    <w:rsid w:val="00625D15"/>
    <w:rsid w:val="00627927"/>
    <w:rsid w:val="006330ED"/>
    <w:rsid w:val="00634D7B"/>
    <w:rsid w:val="006355FC"/>
    <w:rsid w:val="006356DA"/>
    <w:rsid w:val="00641F14"/>
    <w:rsid w:val="00644960"/>
    <w:rsid w:val="00650027"/>
    <w:rsid w:val="006557C2"/>
    <w:rsid w:val="0066300F"/>
    <w:rsid w:val="00667E95"/>
    <w:rsid w:val="006704E9"/>
    <w:rsid w:val="00670DCE"/>
    <w:rsid w:val="006733A7"/>
    <w:rsid w:val="0067671B"/>
    <w:rsid w:val="00684EAC"/>
    <w:rsid w:val="00685479"/>
    <w:rsid w:val="0069083E"/>
    <w:rsid w:val="00693DD7"/>
    <w:rsid w:val="006A07DB"/>
    <w:rsid w:val="006A4293"/>
    <w:rsid w:val="006B74B9"/>
    <w:rsid w:val="006C0F85"/>
    <w:rsid w:val="006C3829"/>
    <w:rsid w:val="006C4955"/>
    <w:rsid w:val="006C5943"/>
    <w:rsid w:val="006C7387"/>
    <w:rsid w:val="006C743D"/>
    <w:rsid w:val="006D25CA"/>
    <w:rsid w:val="006D5D4A"/>
    <w:rsid w:val="006E06D4"/>
    <w:rsid w:val="006E773C"/>
    <w:rsid w:val="006F1E5C"/>
    <w:rsid w:val="006F2A9A"/>
    <w:rsid w:val="006F3761"/>
    <w:rsid w:val="00701F46"/>
    <w:rsid w:val="00701FA2"/>
    <w:rsid w:val="00710BC4"/>
    <w:rsid w:val="007119B0"/>
    <w:rsid w:val="00716E87"/>
    <w:rsid w:val="00725DD0"/>
    <w:rsid w:val="00727830"/>
    <w:rsid w:val="00727E48"/>
    <w:rsid w:val="00731D4D"/>
    <w:rsid w:val="007347FA"/>
    <w:rsid w:val="00734846"/>
    <w:rsid w:val="0073588D"/>
    <w:rsid w:val="007408DF"/>
    <w:rsid w:val="00742BB7"/>
    <w:rsid w:val="007459D1"/>
    <w:rsid w:val="00745A8C"/>
    <w:rsid w:val="007551B7"/>
    <w:rsid w:val="00764875"/>
    <w:rsid w:val="0076541E"/>
    <w:rsid w:val="00773296"/>
    <w:rsid w:val="007734AE"/>
    <w:rsid w:val="007825DE"/>
    <w:rsid w:val="00783F19"/>
    <w:rsid w:val="00784368"/>
    <w:rsid w:val="007A4B9A"/>
    <w:rsid w:val="007A4D0F"/>
    <w:rsid w:val="007A4D3D"/>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F3AFF"/>
    <w:rsid w:val="007F57C1"/>
    <w:rsid w:val="00800A61"/>
    <w:rsid w:val="0080240E"/>
    <w:rsid w:val="00804F0C"/>
    <w:rsid w:val="00814FAF"/>
    <w:rsid w:val="00822469"/>
    <w:rsid w:val="00825D07"/>
    <w:rsid w:val="0082769D"/>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A2195"/>
    <w:rsid w:val="008A4461"/>
    <w:rsid w:val="008A610E"/>
    <w:rsid w:val="008B1FCA"/>
    <w:rsid w:val="008B59BE"/>
    <w:rsid w:val="008B637D"/>
    <w:rsid w:val="008C15B8"/>
    <w:rsid w:val="008C17E3"/>
    <w:rsid w:val="008C1D40"/>
    <w:rsid w:val="008C491B"/>
    <w:rsid w:val="008C5E36"/>
    <w:rsid w:val="008D04C0"/>
    <w:rsid w:val="008D24D2"/>
    <w:rsid w:val="008D3B3F"/>
    <w:rsid w:val="008E3BC7"/>
    <w:rsid w:val="008F1803"/>
    <w:rsid w:val="00901FFA"/>
    <w:rsid w:val="009065A3"/>
    <w:rsid w:val="00914844"/>
    <w:rsid w:val="00914F2A"/>
    <w:rsid w:val="009259AF"/>
    <w:rsid w:val="00925C35"/>
    <w:rsid w:val="00927E89"/>
    <w:rsid w:val="00931C12"/>
    <w:rsid w:val="009353DA"/>
    <w:rsid w:val="00940797"/>
    <w:rsid w:val="009423C8"/>
    <w:rsid w:val="00945D59"/>
    <w:rsid w:val="00946118"/>
    <w:rsid w:val="009468B4"/>
    <w:rsid w:val="00947E57"/>
    <w:rsid w:val="009519EA"/>
    <w:rsid w:val="00951A6E"/>
    <w:rsid w:val="00961A6C"/>
    <w:rsid w:val="00962203"/>
    <w:rsid w:val="00962895"/>
    <w:rsid w:val="009639C9"/>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0C4A"/>
    <w:rsid w:val="009B4C93"/>
    <w:rsid w:val="009B689F"/>
    <w:rsid w:val="009C3B94"/>
    <w:rsid w:val="009C5599"/>
    <w:rsid w:val="009C69A8"/>
    <w:rsid w:val="009C7F9D"/>
    <w:rsid w:val="009D4E94"/>
    <w:rsid w:val="009E23DC"/>
    <w:rsid w:val="009E2AFC"/>
    <w:rsid w:val="009E6A70"/>
    <w:rsid w:val="009E7177"/>
    <w:rsid w:val="009F0FFA"/>
    <w:rsid w:val="00A00637"/>
    <w:rsid w:val="00A00DDB"/>
    <w:rsid w:val="00A112B8"/>
    <w:rsid w:val="00A20584"/>
    <w:rsid w:val="00A2414E"/>
    <w:rsid w:val="00A24295"/>
    <w:rsid w:val="00A2578B"/>
    <w:rsid w:val="00A315F4"/>
    <w:rsid w:val="00A34D6A"/>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4031"/>
    <w:rsid w:val="00AB445D"/>
    <w:rsid w:val="00AB5B94"/>
    <w:rsid w:val="00AB69ED"/>
    <w:rsid w:val="00AE07B6"/>
    <w:rsid w:val="00AE0EC0"/>
    <w:rsid w:val="00AE34C5"/>
    <w:rsid w:val="00AF2D59"/>
    <w:rsid w:val="00AF719F"/>
    <w:rsid w:val="00B008FE"/>
    <w:rsid w:val="00B06607"/>
    <w:rsid w:val="00B212BA"/>
    <w:rsid w:val="00B25334"/>
    <w:rsid w:val="00B30723"/>
    <w:rsid w:val="00B32698"/>
    <w:rsid w:val="00B36389"/>
    <w:rsid w:val="00B37730"/>
    <w:rsid w:val="00B41BF1"/>
    <w:rsid w:val="00B44455"/>
    <w:rsid w:val="00B5299F"/>
    <w:rsid w:val="00B60C2E"/>
    <w:rsid w:val="00B61418"/>
    <w:rsid w:val="00B615B1"/>
    <w:rsid w:val="00B715AD"/>
    <w:rsid w:val="00B71877"/>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5DB2"/>
    <w:rsid w:val="00C739AF"/>
    <w:rsid w:val="00C74139"/>
    <w:rsid w:val="00C744C9"/>
    <w:rsid w:val="00C751ED"/>
    <w:rsid w:val="00C75AF8"/>
    <w:rsid w:val="00C76CFC"/>
    <w:rsid w:val="00C8629C"/>
    <w:rsid w:val="00C86E9E"/>
    <w:rsid w:val="00C8792F"/>
    <w:rsid w:val="00C9039A"/>
    <w:rsid w:val="00C9221A"/>
    <w:rsid w:val="00C96CCE"/>
    <w:rsid w:val="00CA080E"/>
    <w:rsid w:val="00CA082A"/>
    <w:rsid w:val="00CA67BE"/>
    <w:rsid w:val="00CA6BB6"/>
    <w:rsid w:val="00CC06B3"/>
    <w:rsid w:val="00CC220B"/>
    <w:rsid w:val="00CC2AF5"/>
    <w:rsid w:val="00CC55A1"/>
    <w:rsid w:val="00CC60AA"/>
    <w:rsid w:val="00CD669E"/>
    <w:rsid w:val="00CD775F"/>
    <w:rsid w:val="00CD7BF4"/>
    <w:rsid w:val="00CE1D04"/>
    <w:rsid w:val="00CE7685"/>
    <w:rsid w:val="00CF0113"/>
    <w:rsid w:val="00CF1943"/>
    <w:rsid w:val="00CF3CE2"/>
    <w:rsid w:val="00CF7BEB"/>
    <w:rsid w:val="00D0686C"/>
    <w:rsid w:val="00D068DA"/>
    <w:rsid w:val="00D16B61"/>
    <w:rsid w:val="00D24DE5"/>
    <w:rsid w:val="00D260F6"/>
    <w:rsid w:val="00D310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20DA"/>
    <w:rsid w:val="00DB2267"/>
    <w:rsid w:val="00DC46B7"/>
    <w:rsid w:val="00DC503A"/>
    <w:rsid w:val="00DC6D09"/>
    <w:rsid w:val="00DD14DD"/>
    <w:rsid w:val="00DD2243"/>
    <w:rsid w:val="00DD6111"/>
    <w:rsid w:val="00DE12C5"/>
    <w:rsid w:val="00DE569F"/>
    <w:rsid w:val="00DE5C7F"/>
    <w:rsid w:val="00DF218A"/>
    <w:rsid w:val="00DF3269"/>
    <w:rsid w:val="00DF4087"/>
    <w:rsid w:val="00DF6C07"/>
    <w:rsid w:val="00DF7E9F"/>
    <w:rsid w:val="00E01C36"/>
    <w:rsid w:val="00E02573"/>
    <w:rsid w:val="00E058DC"/>
    <w:rsid w:val="00E1311A"/>
    <w:rsid w:val="00E135BA"/>
    <w:rsid w:val="00E16ECE"/>
    <w:rsid w:val="00E20884"/>
    <w:rsid w:val="00E255C7"/>
    <w:rsid w:val="00E258D3"/>
    <w:rsid w:val="00E25CF6"/>
    <w:rsid w:val="00E26A54"/>
    <w:rsid w:val="00E33408"/>
    <w:rsid w:val="00E35632"/>
    <w:rsid w:val="00E36049"/>
    <w:rsid w:val="00E422C3"/>
    <w:rsid w:val="00E426D8"/>
    <w:rsid w:val="00E45025"/>
    <w:rsid w:val="00E5497C"/>
    <w:rsid w:val="00E54EFF"/>
    <w:rsid w:val="00E577F5"/>
    <w:rsid w:val="00E60442"/>
    <w:rsid w:val="00E61ECE"/>
    <w:rsid w:val="00E73F7C"/>
    <w:rsid w:val="00E74DB8"/>
    <w:rsid w:val="00E77919"/>
    <w:rsid w:val="00E77F9C"/>
    <w:rsid w:val="00E86D30"/>
    <w:rsid w:val="00E905DF"/>
    <w:rsid w:val="00E94013"/>
    <w:rsid w:val="00E947A6"/>
    <w:rsid w:val="00E96609"/>
    <w:rsid w:val="00E9691F"/>
    <w:rsid w:val="00E96CD2"/>
    <w:rsid w:val="00ED51E0"/>
    <w:rsid w:val="00ED775D"/>
    <w:rsid w:val="00EE068A"/>
    <w:rsid w:val="00EE4049"/>
    <w:rsid w:val="00EE7FE7"/>
    <w:rsid w:val="00EF0581"/>
    <w:rsid w:val="00EF420D"/>
    <w:rsid w:val="00EF79D8"/>
    <w:rsid w:val="00F02ADF"/>
    <w:rsid w:val="00F05DB4"/>
    <w:rsid w:val="00F0732D"/>
    <w:rsid w:val="00F101C0"/>
    <w:rsid w:val="00F1044C"/>
    <w:rsid w:val="00F10695"/>
    <w:rsid w:val="00F11A26"/>
    <w:rsid w:val="00F12F77"/>
    <w:rsid w:val="00F14D8F"/>
    <w:rsid w:val="00F2362F"/>
    <w:rsid w:val="00F302B4"/>
    <w:rsid w:val="00F35074"/>
    <w:rsid w:val="00F41E05"/>
    <w:rsid w:val="00F44952"/>
    <w:rsid w:val="00F476D1"/>
    <w:rsid w:val="00F50F6C"/>
    <w:rsid w:val="00F53A76"/>
    <w:rsid w:val="00F60EFD"/>
    <w:rsid w:val="00F613E3"/>
    <w:rsid w:val="00F63647"/>
    <w:rsid w:val="00F71155"/>
    <w:rsid w:val="00F71413"/>
    <w:rsid w:val="00F72E60"/>
    <w:rsid w:val="00F84338"/>
    <w:rsid w:val="00F901A8"/>
    <w:rsid w:val="00F91B3F"/>
    <w:rsid w:val="00F92A46"/>
    <w:rsid w:val="00F96011"/>
    <w:rsid w:val="00FA56F0"/>
    <w:rsid w:val="00FB2178"/>
    <w:rsid w:val="00FB59A9"/>
    <w:rsid w:val="00FC644D"/>
    <w:rsid w:val="00FD215C"/>
    <w:rsid w:val="00FD2326"/>
    <w:rsid w:val="00FE08B2"/>
    <w:rsid w:val="00FE45A1"/>
    <w:rsid w:val="00FE57F8"/>
    <w:rsid w:val="00FF095B"/>
    <w:rsid w:val="00FF31CF"/>
    <w:rsid w:val="4CA65B6F"/>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Calibr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18"/>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19"/>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20"/>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21"/>
    <w:unhideWhenUsed/>
    <w:qFormat/>
    <w:uiPriority w:val="9"/>
    <w:pPr>
      <w:keepNext/>
      <w:keepLines/>
      <w:spacing w:before="40" w:after="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24"/>
    <w:unhideWhenUsed/>
    <w:qFormat/>
    <w:uiPriority w:val="9"/>
    <w:pPr>
      <w:keepNext/>
      <w:keepLines/>
      <w:spacing w:before="40" w:after="0"/>
      <w:outlineLvl w:val="4"/>
    </w:pPr>
    <w:rPr>
      <w:rFonts w:asciiTheme="majorHAnsi" w:hAnsiTheme="majorHAnsi" w:eastAsiaTheme="majorEastAsia" w:cstheme="majorBidi"/>
      <w:color w:val="2F5597" w:themeColor="accent1" w:themeShade="BF"/>
    </w:rPr>
  </w:style>
  <w:style w:type="character" w:default="1" w:styleId="7">
    <w:name w:val="Default Paragraph Font"/>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9">
    <w:name w:val="annotation text"/>
    <w:basedOn w:val="1"/>
    <w:semiHidden/>
    <w:unhideWhenUsed/>
    <w:uiPriority w:val="99"/>
    <w:pPr>
      <w:jc w:val="left"/>
    </w:pPr>
  </w:style>
  <w:style w:type="paragraph" w:styleId="10">
    <w:name w:val="footer"/>
    <w:basedOn w:val="1"/>
    <w:link w:val="27"/>
    <w:unhideWhenUsed/>
    <w:uiPriority w:val="99"/>
    <w:pPr>
      <w:tabs>
        <w:tab w:val="center" w:pos="4513"/>
        <w:tab w:val="right" w:pos="9026"/>
      </w:tabs>
      <w:spacing w:after="0" w:line="240" w:lineRule="auto"/>
    </w:pPr>
  </w:style>
  <w:style w:type="character" w:styleId="11">
    <w:name w:val="footnote reference"/>
    <w:basedOn w:val="7"/>
    <w:semiHidden/>
    <w:unhideWhenUsed/>
    <w:uiPriority w:val="99"/>
    <w:rPr>
      <w:vertAlign w:val="superscript"/>
    </w:rPr>
  </w:style>
  <w:style w:type="paragraph" w:styleId="12">
    <w:name w:val="footnote text"/>
    <w:basedOn w:val="1"/>
    <w:link w:val="23"/>
    <w:semiHidden/>
    <w:unhideWhenUsed/>
    <w:uiPriority w:val="99"/>
    <w:pPr>
      <w:spacing w:after="0" w:line="240" w:lineRule="auto"/>
    </w:pPr>
    <w:rPr>
      <w:sz w:val="20"/>
      <w:szCs w:val="20"/>
    </w:rPr>
  </w:style>
  <w:style w:type="paragraph" w:styleId="13">
    <w:name w:val="header"/>
    <w:basedOn w:val="1"/>
    <w:link w:val="26"/>
    <w:unhideWhenUsed/>
    <w:uiPriority w:val="99"/>
    <w:pPr>
      <w:tabs>
        <w:tab w:val="center" w:pos="4513"/>
        <w:tab w:val="right" w:pos="9026"/>
      </w:tabs>
      <w:spacing w:after="0" w:line="240" w:lineRule="auto"/>
    </w:pPr>
  </w:style>
  <w:style w:type="character" w:styleId="14">
    <w:name w:val="Hyperlink"/>
    <w:basedOn w:val="7"/>
    <w:unhideWhenUsed/>
    <w:uiPriority w:val="99"/>
    <w:rPr>
      <w:color w:val="0563C1" w:themeColor="hyperlink"/>
      <w:u w:val="single"/>
      <w14:textFill>
        <w14:solidFill>
          <w14:schemeClr w14:val="hlink"/>
        </w14:solidFill>
      </w14:textFill>
    </w:rPr>
  </w:style>
  <w:style w:type="paragraph" w:styleId="15">
    <w:name w:val="toc 1"/>
    <w:basedOn w:val="1"/>
    <w:next w:val="1"/>
    <w:unhideWhenUsed/>
    <w:uiPriority w:val="39"/>
    <w:pPr>
      <w:spacing w:after="100"/>
    </w:pPr>
  </w:style>
  <w:style w:type="paragraph" w:styleId="16">
    <w:name w:val="toc 2"/>
    <w:basedOn w:val="1"/>
    <w:next w:val="1"/>
    <w:unhideWhenUsed/>
    <w:qFormat/>
    <w:uiPriority w:val="39"/>
    <w:pPr>
      <w:spacing w:after="100"/>
      <w:ind w:left="220"/>
    </w:pPr>
  </w:style>
  <w:style w:type="paragraph" w:styleId="17">
    <w:name w:val="toc 3"/>
    <w:basedOn w:val="1"/>
    <w:next w:val="1"/>
    <w:unhideWhenUsed/>
    <w:qFormat/>
    <w:uiPriority w:val="39"/>
    <w:pPr>
      <w:spacing w:after="100"/>
      <w:ind w:left="440"/>
    </w:pPr>
  </w:style>
  <w:style w:type="character" w:customStyle="1" w:styleId="18">
    <w:name w:val="Heading 1 Char"/>
    <w:basedOn w:val="7"/>
    <w:link w:val="2"/>
    <w:uiPriority w:val="9"/>
    <w:rPr>
      <w:rFonts w:asciiTheme="majorHAnsi" w:hAnsiTheme="majorHAnsi" w:eastAsiaTheme="majorEastAsia" w:cstheme="majorBidi"/>
      <w:color w:val="2F5597" w:themeColor="accent1" w:themeShade="BF"/>
      <w:sz w:val="32"/>
      <w:szCs w:val="32"/>
    </w:rPr>
  </w:style>
  <w:style w:type="character" w:customStyle="1" w:styleId="19">
    <w:name w:val="Heading 2 Char"/>
    <w:basedOn w:val="7"/>
    <w:link w:val="3"/>
    <w:uiPriority w:val="9"/>
    <w:rPr>
      <w:rFonts w:asciiTheme="majorHAnsi" w:hAnsiTheme="majorHAnsi" w:eastAsiaTheme="majorEastAsia" w:cstheme="majorBidi"/>
      <w:color w:val="2F5597" w:themeColor="accent1" w:themeShade="BF"/>
      <w:sz w:val="26"/>
      <w:szCs w:val="26"/>
    </w:rPr>
  </w:style>
  <w:style w:type="character" w:customStyle="1" w:styleId="20">
    <w:name w:val="Heading 3 Char"/>
    <w:basedOn w:val="7"/>
    <w:link w:val="4"/>
    <w:uiPriority w:val="9"/>
    <w:rPr>
      <w:rFonts w:asciiTheme="majorHAnsi" w:hAnsiTheme="majorHAnsi" w:eastAsiaTheme="majorEastAsia" w:cstheme="majorBidi"/>
      <w:color w:val="203864" w:themeColor="accent1" w:themeShade="80"/>
      <w:sz w:val="24"/>
      <w:szCs w:val="24"/>
    </w:rPr>
  </w:style>
  <w:style w:type="character" w:customStyle="1" w:styleId="21">
    <w:name w:val="Heading 4 Char"/>
    <w:basedOn w:val="7"/>
    <w:link w:val="5"/>
    <w:qFormat/>
    <w:uiPriority w:val="9"/>
    <w:rPr>
      <w:rFonts w:asciiTheme="majorHAnsi" w:hAnsiTheme="majorHAnsi" w:eastAsiaTheme="majorEastAsia" w:cstheme="majorBidi"/>
      <w:i/>
      <w:iCs/>
      <w:color w:val="2F5597" w:themeColor="accent1" w:themeShade="BF"/>
    </w:rPr>
  </w:style>
  <w:style w:type="paragraph" w:styleId="22">
    <w:name w:val="List Paragraph"/>
    <w:basedOn w:val="1"/>
    <w:qFormat/>
    <w:uiPriority w:val="34"/>
    <w:pPr>
      <w:ind w:left="720"/>
      <w:contextualSpacing/>
    </w:pPr>
  </w:style>
  <w:style w:type="character" w:customStyle="1" w:styleId="23">
    <w:name w:val="Footnote Text Char"/>
    <w:basedOn w:val="7"/>
    <w:link w:val="12"/>
    <w:semiHidden/>
    <w:qFormat/>
    <w:uiPriority w:val="99"/>
    <w:rPr>
      <w:sz w:val="20"/>
      <w:szCs w:val="20"/>
    </w:rPr>
  </w:style>
  <w:style w:type="character" w:customStyle="1" w:styleId="24">
    <w:name w:val="Heading 5 Char"/>
    <w:basedOn w:val="7"/>
    <w:link w:val="6"/>
    <w:uiPriority w:val="9"/>
    <w:rPr>
      <w:rFonts w:asciiTheme="majorHAnsi" w:hAnsiTheme="majorHAnsi" w:eastAsiaTheme="majorEastAsia" w:cstheme="majorBidi"/>
      <w:color w:val="2F5597" w:themeColor="accent1" w:themeShade="BF"/>
    </w:rPr>
  </w:style>
  <w:style w:type="paragraph" w:customStyle="1" w:styleId="25">
    <w:name w:val="TOC Heading"/>
    <w:basedOn w:val="2"/>
    <w:next w:val="1"/>
    <w:unhideWhenUsed/>
    <w:qFormat/>
    <w:uiPriority w:val="39"/>
    <w:pPr>
      <w:outlineLvl w:val="9"/>
    </w:pPr>
    <w:rPr>
      <w:lang w:val="en-US"/>
    </w:rPr>
  </w:style>
  <w:style w:type="character" w:customStyle="1" w:styleId="26">
    <w:name w:val="Header Char"/>
    <w:basedOn w:val="7"/>
    <w:link w:val="13"/>
    <w:uiPriority w:val="99"/>
  </w:style>
  <w:style w:type="character" w:customStyle="1" w:styleId="27">
    <w:name w:val="Footer Char"/>
    <w:basedOn w:val="7"/>
    <w:link w:val="10"/>
    <w:qFormat/>
    <w:uiPriority w:val="99"/>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header" Target="header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datastoreItem>
</file>

<file path=docProps/app.xml><?xml version="1.0" encoding="utf-8"?>
<Properties xmlns="http://schemas.openxmlformats.org/officeDocument/2006/extended-properties" xmlns:vt="http://schemas.openxmlformats.org/officeDocument/2006/docPropsVTypes">
  <Template>Normal.dotm</Template>
  <Pages>41</Pages>
  <Words>7786</Words>
  <Characters>44381</Characters>
  <Lines>369</Lines>
  <Paragraphs>104</Paragraphs>
  <TotalTime>1</TotalTime>
  <ScaleCrop>false</ScaleCrop>
  <LinksUpToDate>false</LinksUpToDate>
  <CharactersWithSpaces>52063</CharactersWithSpaces>
  <Application>WPS Office_11.2.0.11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3T04:44:00Z</dcterms:created>
  <dc:creator>Yofandi Riki Winata</dc:creator>
  <cp:lastModifiedBy>Gideon Sele</cp:lastModifiedBy>
  <dcterms:modified xsi:type="dcterms:W3CDTF">2023-04-06T13:15:09Z</dcterms:modified>
  <cp:revision>43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33-11.2.0.11513</vt:lpwstr>
  </property>
  <property fmtid="{D5CDD505-2E9C-101B-9397-08002B2CF9AE}" pid="26" name="ICV">
    <vt:lpwstr>CE7159E3C72A4C02AF721D267A126F02</vt:lpwstr>
  </property>
</Properties>
</file>